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77BC1603"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rsidR="005805A3">
        <w:t>mono</w:t>
      </w:r>
      <w:r>
        <w:t>aromatic diketones</w:t>
      </w:r>
    </w:p>
    <w:p w14:paraId="6EFB2616" w14:textId="77777777" w:rsidR="002C717A" w:rsidRDefault="002C717A" w:rsidP="00252845"/>
    <w:p w14:paraId="33F101EB" w14:textId="38F0B302" w:rsidR="002C717A" w:rsidRPr="00252845" w:rsidRDefault="002C717A" w:rsidP="00B873CA">
      <w:pPr>
        <w:spacing w:line="480" w:lineRule="auto"/>
      </w:pPr>
      <w:r w:rsidRPr="00252845">
        <w:t>Alexandra M. Linz</w:t>
      </w:r>
      <w:r w:rsidR="00035C29" w:rsidRPr="00035C29">
        <w:rPr>
          <w:vertAlign w:val="superscript"/>
        </w:rPr>
        <w:t>1,2</w:t>
      </w:r>
      <w:r w:rsidRPr="00252845">
        <w:t xml:space="preserve">, </w:t>
      </w:r>
      <w:proofErr w:type="spellStart"/>
      <w:r w:rsidR="00344FB0" w:rsidRPr="00252845">
        <w:t>Yanjun</w:t>
      </w:r>
      <w:proofErr w:type="spellEnd"/>
      <w:r w:rsidR="00344FB0" w:rsidRPr="00252845">
        <w:t xml:space="preserve"> Ma</w:t>
      </w:r>
      <w:r w:rsidR="00344FB0" w:rsidRPr="00035C29">
        <w:rPr>
          <w:vertAlign w:val="superscript"/>
        </w:rPr>
        <w:t>1,2</w:t>
      </w:r>
      <w:r w:rsidR="00344FB0" w:rsidRPr="00252845">
        <w:t xml:space="preserve">, </w:t>
      </w:r>
      <w:r w:rsidRPr="00252845">
        <w:t>Jose M. Perez</w:t>
      </w:r>
      <w:r w:rsidR="00035C29" w:rsidRPr="00035C29">
        <w:rPr>
          <w:vertAlign w:val="superscript"/>
        </w:rPr>
        <w:t>1,2,3</w:t>
      </w:r>
      <w:r w:rsidRPr="00252845">
        <w:t xml:space="preserve">, </w:t>
      </w:r>
      <w:r w:rsidR="00252845" w:rsidRPr="00252845">
        <w:t>Kevin</w:t>
      </w:r>
      <w:r w:rsidR="00C57330">
        <w:t xml:space="preserve"> S.</w:t>
      </w:r>
      <w:r w:rsidR="00252845" w:rsidRPr="00252845">
        <w:t xml:space="preserve"> Myers</w:t>
      </w:r>
      <w:r w:rsidR="00035C29" w:rsidRPr="00035C29">
        <w:rPr>
          <w:vertAlign w:val="superscript"/>
        </w:rPr>
        <w:t>1,2</w:t>
      </w:r>
      <w:r w:rsidR="00252845" w:rsidRPr="00252845">
        <w:t xml:space="preserve">, </w:t>
      </w:r>
      <w:r w:rsidRPr="00252845">
        <w:t>Wayne S. Kontur</w:t>
      </w:r>
      <w:r w:rsidR="00035C29" w:rsidRPr="00035C29">
        <w:rPr>
          <w:vertAlign w:val="superscript"/>
        </w:rPr>
        <w:t>1,2</w:t>
      </w:r>
      <w:r w:rsidRPr="00252845">
        <w:t>, Daniel R. Noguera</w:t>
      </w:r>
      <w:r w:rsidR="00035C29" w:rsidRPr="00035C29">
        <w:rPr>
          <w:vertAlign w:val="superscript"/>
        </w:rPr>
        <w:t>1,2,3</w:t>
      </w:r>
      <w:r w:rsidRPr="00252845">
        <w:t>, Timothy J. Donohue</w:t>
      </w:r>
      <w:r w:rsidR="00035C29" w:rsidRPr="00035C29">
        <w:rPr>
          <w:vertAlign w:val="superscript"/>
        </w:rPr>
        <w:t>1,2,</w:t>
      </w:r>
      <w:r w:rsidR="00344FB0">
        <w:rPr>
          <w:vertAlign w:val="superscript"/>
        </w:rPr>
        <w:t>4</w:t>
      </w:r>
      <w:r w:rsidR="00206091">
        <w:rPr>
          <w:vertAlign w:val="superscript"/>
        </w:rPr>
        <w:t>*</w:t>
      </w:r>
    </w:p>
    <w:p w14:paraId="3FE36BD0" w14:textId="77777777" w:rsidR="002C717A" w:rsidRDefault="002C717A" w:rsidP="00B873CA">
      <w:pPr>
        <w:spacing w:line="480" w:lineRule="auto"/>
      </w:pPr>
    </w:p>
    <w:p w14:paraId="0EAE09E1" w14:textId="4148BF50" w:rsidR="00035C29" w:rsidRPr="0079391F" w:rsidRDefault="0039080A" w:rsidP="00E2276E">
      <w:pPr>
        <w:spacing w:line="480" w:lineRule="auto"/>
        <w:ind w:left="446" w:hanging="86"/>
      </w:pPr>
      <w:r w:rsidRPr="0079391F">
        <w:rPr>
          <w:vertAlign w:val="superscript"/>
        </w:rPr>
        <w:t>1</w:t>
      </w:r>
      <w:r w:rsidR="0079391F" w:rsidRPr="0079391F">
        <w:rPr>
          <w:color w:val="000000"/>
        </w:rPr>
        <w:t>DOE Great Lakes Bioenergy Research Center, Univ. of Wisconsin-Madiso</w:t>
      </w:r>
      <w:r w:rsidR="0079391F" w:rsidRPr="0079391F">
        <w:t>n</w:t>
      </w:r>
      <w:r w:rsidR="00035C29" w:rsidRPr="0079391F">
        <w:t>, Madison, WI, USA</w:t>
      </w:r>
    </w:p>
    <w:p w14:paraId="5184E5D6" w14:textId="65BC71BE"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2</w:t>
      </w:r>
      <w:r w:rsidR="00035C29" w:rsidRPr="00035C29">
        <w:rPr>
          <w:rFonts w:ascii="Times New Roman" w:hAnsi="Times New Roman" w:cs="Times New Roman"/>
        </w:rPr>
        <w:t>Wisconsin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6CE19FE" w:rsidR="00035C29" w:rsidRPr="00927C7D"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3</w:t>
      </w:r>
      <w:r w:rsidR="00035C29" w:rsidRPr="00035C29">
        <w:rPr>
          <w:rFonts w:ascii="Times New Roman" w:hAnsi="Times New Roman" w:cs="Times New Roman"/>
        </w:rPr>
        <w:t>Department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D965BEC"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4</w:t>
      </w:r>
      <w:r w:rsidR="00035C29" w:rsidRPr="00035C29">
        <w:rPr>
          <w:rFonts w:ascii="Times New Roman" w:hAnsi="Times New Roman" w:cs="Times New Roman"/>
        </w:rPr>
        <w:t>Department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77777777" w:rsidR="0041479F" w:rsidRDefault="00206091" w:rsidP="00B873CA">
      <w:pPr>
        <w:spacing w:line="480" w:lineRule="auto"/>
        <w:jc w:val="center"/>
      </w:pPr>
      <w:r>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5CB51A0D" w:rsidR="00206091" w:rsidRDefault="00206091" w:rsidP="00B873CA">
      <w:pPr>
        <w:jc w:val="center"/>
        <w:rPr>
          <w:rFonts w:ascii="Georgia" w:eastAsiaTheme="minorHAnsi" w:hAnsi="Georgia" w:cstheme="minorBidi"/>
          <w:b/>
        </w:rPr>
      </w:pPr>
      <w:r>
        <w:t xml:space="preserve">Keywords: </w:t>
      </w:r>
      <w:r w:rsidR="00536283">
        <w:t xml:space="preserve">Lignin, aromatic metabolism, </w:t>
      </w:r>
      <w:proofErr w:type="spellStart"/>
      <w:r w:rsidR="00536283" w:rsidRPr="00536283">
        <w:rPr>
          <w:i/>
        </w:rPr>
        <w:t>Novosphingobium</w:t>
      </w:r>
      <w:proofErr w:type="spellEnd"/>
      <w:r w:rsidR="00536283">
        <w:t xml:space="preserve">, </w:t>
      </w:r>
      <w:proofErr w:type="spellStart"/>
      <w:r w:rsidR="00536283">
        <w:t>sphingomonads</w:t>
      </w:r>
      <w:proofErr w:type="spellEnd"/>
      <w:r w:rsidR="00536283">
        <w:t>, ketone reduction, aromatic dehydrogenases</w:t>
      </w:r>
      <w:r>
        <w:br w:type="page"/>
      </w:r>
    </w:p>
    <w:p w14:paraId="6740B6C5" w14:textId="568A187B" w:rsidR="002C717A" w:rsidRDefault="002C717A" w:rsidP="00EE1003">
      <w:pPr>
        <w:pStyle w:val="Heading1"/>
      </w:pPr>
      <w:r>
        <w:lastRenderedPageBreak/>
        <w:t>Abstract</w:t>
      </w:r>
    </w:p>
    <w:p w14:paraId="618A2C00" w14:textId="07D38160"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1D6E94">
        <w:t>chemicals</w:t>
      </w:r>
      <w:r w:rsidR="00093B83">
        <w:t xml:space="preserve">, </w:t>
      </w:r>
      <w:r w:rsidR="00B43AB0">
        <w:t>but</w:t>
      </w:r>
      <w:r w:rsidR="00E95DA7">
        <w:t xml:space="preserve"> </w:t>
      </w:r>
      <w:r w:rsidR="00093B83">
        <w:t xml:space="preserve">its </w:t>
      </w:r>
      <w:r w:rsidR="00B43AB0">
        <w:t xml:space="preserve">chemical </w:t>
      </w:r>
      <w:r w:rsidR="00093B83">
        <w:t xml:space="preserve">depolymerization results in a heterogeneous mixture of </w:t>
      </w:r>
      <w:r w:rsidR="001D6E94">
        <w:t xml:space="preserve">aromatics and other </w:t>
      </w:r>
      <w:r w:rsidR="00093B83">
        <w:t>products. Microb</w:t>
      </w:r>
      <w:r w:rsidR="006A31A1">
        <w:t xml:space="preserve">es </w:t>
      </w:r>
      <w:r w:rsidR="00E95DA7">
        <w:t xml:space="preserve">could </w:t>
      </w:r>
      <w:r w:rsidR="00093B83">
        <w:t xml:space="preserve">valorize depolymerized lignin by converting multiple substrates into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w:t>
      </w:r>
      <w:proofErr w:type="gramStart"/>
      <w:r w:rsidR="00E95DA7" w:rsidRPr="00244CD7">
        <w:t>methoxyphenyl)</w:t>
      </w:r>
      <w:r w:rsidR="00B34929">
        <w:t>propane</w:t>
      </w:r>
      <w:proofErr w:type="gramEnd"/>
      <w:r w:rsidR="00B34929">
        <w:t>-</w:t>
      </w:r>
      <w:r w:rsidR="00E95DA7" w:rsidRPr="00244CD7">
        <w:t>1,2-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E95DA7">
        <w:t xml:space="preserve">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w:t>
      </w:r>
      <w:r w:rsidR="005805A3">
        <w:t xml:space="preserve">the Cα ketone of </w:t>
      </w:r>
      <w:r w:rsidR="00B6629F">
        <w:t xml:space="preserve">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5805A3">
        <w:t xml:space="preserve">Furthermor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5805A3">
        <w:t xml:space="preserve">also </w:t>
      </w:r>
      <w:r w:rsidR="006C380C">
        <w:t xml:space="preserve">reduced the Cα ketone </w:t>
      </w:r>
      <w:r w:rsidR="005805A3">
        <w:t xml:space="preserve">of </w:t>
      </w:r>
      <w:r w:rsidR="005805A3" w:rsidRPr="00B50A3D">
        <w:rPr>
          <w:color w:val="000000"/>
        </w:rPr>
        <w:t>2-hydroxy-1-(4-hydroxy-3-</w:t>
      </w:r>
      <w:proofErr w:type="gramStart"/>
      <w:r w:rsidR="005805A3" w:rsidRPr="00B50A3D">
        <w:rPr>
          <w:color w:val="000000"/>
        </w:rPr>
        <w:t>methoxyphenyl)propan</w:t>
      </w:r>
      <w:proofErr w:type="gramEnd"/>
      <w:r w:rsidR="005805A3" w:rsidRPr="00B50A3D">
        <w:rPr>
          <w:color w:val="000000"/>
        </w:rPr>
        <w:t>-1-one</w:t>
      </w:r>
      <w:r w:rsidR="005805A3">
        <w:t xml:space="preserve"> (GP-1)</w:t>
      </w:r>
      <w:r w:rsidR="001D6E94">
        <w:t xml:space="preserve"> </w:t>
      </w:r>
      <w:r w:rsidR="001D6E94" w:rsidRPr="00536283">
        <w:rPr>
          <w:i/>
        </w:rPr>
        <w:t>in vitro</w:t>
      </w:r>
      <w:r w:rsidR="005805A3">
        <w:t>, a derivative of G-diketone with the C</w:t>
      </w:r>
      <w:r w:rsidR="005805A3" w:rsidRPr="005805A3">
        <w:t>β</w:t>
      </w:r>
      <w:r w:rsidR="005805A3">
        <w:t xml:space="preserve"> ketone reduced, </w:t>
      </w:r>
      <w:r w:rsidR="006C380C">
        <w:t xml:space="preserve">when GP-1 </w:t>
      </w:r>
      <w:r w:rsidR="005805A3">
        <w:t xml:space="preserve">was provided </w:t>
      </w:r>
      <w:r w:rsidR="006C380C">
        <w:t>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w:t>
      </w:r>
      <w:r w:rsidR="005805A3">
        <w:t xml:space="preserve">microbes and </w:t>
      </w:r>
      <w:r w:rsidR="00B060EB">
        <w:t xml:space="preserve">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004368A0"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sidR="00A015DC">
        <w:rPr>
          <w:rFonts w:eastAsiaTheme="minorHAnsi"/>
        </w:rPr>
        <w:t xml:space="preserve">not only </w:t>
      </w:r>
      <w:r>
        <w:rPr>
          <w:rFonts w:eastAsiaTheme="minorHAnsi"/>
        </w:rPr>
        <w:t xml:space="preserve">because of </w:t>
      </w:r>
      <w:r w:rsidR="005F52C5">
        <w:rPr>
          <w:rFonts w:eastAsiaTheme="minorHAnsi"/>
        </w:rPr>
        <w:t>their</w:t>
      </w:r>
      <w:r>
        <w:rPr>
          <w:rFonts w:eastAsiaTheme="minorHAnsi"/>
        </w:rPr>
        <w:t xml:space="preserve"> </w:t>
      </w:r>
      <w:r w:rsidR="00A015DC">
        <w:rPr>
          <w:rFonts w:eastAsiaTheme="minorHAnsi"/>
        </w:rPr>
        <w:t xml:space="preserve">natural </w:t>
      </w:r>
      <w:r w:rsidR="004A05D0">
        <w:rPr>
          <w:rFonts w:eastAsiaTheme="minorHAnsi"/>
        </w:rPr>
        <w:t xml:space="preserve">ability to </w:t>
      </w:r>
      <w:r w:rsidR="00A015DC">
        <w:rPr>
          <w:rFonts w:eastAsiaTheme="minorHAnsi"/>
        </w:rPr>
        <w:lastRenderedPageBreak/>
        <w:t xml:space="preserve">metabolize </w:t>
      </w:r>
      <w:r w:rsidR="004A05D0">
        <w:rPr>
          <w:rFonts w:eastAsiaTheme="minorHAnsi"/>
        </w:rPr>
        <w:t>a variety of aromatic</w:t>
      </w:r>
      <w:r>
        <w:rPr>
          <w:rFonts w:eastAsiaTheme="minorHAnsi"/>
        </w:rPr>
        <w:t>s</w:t>
      </w:r>
      <w:r w:rsidR="004A05D0">
        <w:rPr>
          <w:rFonts w:eastAsiaTheme="minorHAnsi"/>
        </w:rPr>
        <w:t xml:space="preserve"> </w:t>
      </w:r>
      <w:r w:rsidR="00A015DC">
        <w:rPr>
          <w:rFonts w:eastAsiaTheme="minorHAnsi"/>
        </w:rPr>
        <w:t xml:space="preserve">but also because there are established protocols to engineer </w:t>
      </w:r>
      <w:r w:rsidR="00A015DC" w:rsidRPr="00536283">
        <w:rPr>
          <w:rFonts w:eastAsiaTheme="minorHAnsi"/>
          <w:i/>
          <w:iCs/>
        </w:rPr>
        <w:t xml:space="preserve">N. </w:t>
      </w:r>
      <w:proofErr w:type="spellStart"/>
      <w:r w:rsidR="00A015DC" w:rsidRPr="00536283">
        <w:rPr>
          <w:rFonts w:eastAsiaTheme="minorHAnsi"/>
          <w:i/>
          <w:iCs/>
        </w:rPr>
        <w:t>aromaticivorans</w:t>
      </w:r>
      <w:proofErr w:type="spellEnd"/>
      <w:r w:rsidR="00A015DC">
        <w:rPr>
          <w:rFonts w:eastAsiaTheme="minorHAnsi"/>
        </w:rPr>
        <w:t xml:space="preserve"> strains to funnel lignin-derived aromatics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2A305C63"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057ECF">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d":{"date-parts":[["2014"]]},"page":"1246843","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057ECF">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6","issued":{"date-parts":[["2019","4","6"]]},"page":"107360","publisher":"Elsevier","title":"A field of dreams: Lignin valorization into chemicals, materials, fuels, and health-care products","type":"article-journal","volume":"37"},"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0364840A" w:rsidR="00394BE5" w:rsidRPr="00057ECF"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0" w:name="_Hlk39401644"/>
      <w:r w:rsidR="007963C4" w:rsidRPr="007963C4">
        <w:t>DSM12444</w:t>
      </w:r>
      <w:bookmarkEnd w:id="0"/>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rsidRPr="00D47922">
        <w:rPr>
          <w:color w:val="000000" w:themeColor="text1"/>
        </w:rPr>
        <w:fldChar w:fldCharType="begin" w:fldLock="1"/>
      </w:r>
      <w:r w:rsidR="0073423E" w:rsidRPr="00D47922">
        <w:rPr>
          <w:color w:val="000000" w:themeColor="text1"/>
        </w:rPr>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sidRPr="00D47922">
        <w:rPr>
          <w:rFonts w:ascii="Cambria Math" w:hAnsi="Cambria Math" w:cs="Cambria Math"/>
          <w:color w:val="000000" w:themeColor="text1"/>
        </w:rPr>
        <w:instrText>∼</w:instrText>
      </w:r>
      <w:r w:rsidR="0073423E" w:rsidRPr="00D47922">
        <w:rPr>
          <w:color w:val="000000" w:themeColor="text1"/>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rsidRPr="00D47922">
        <w:rPr>
          <w:color w:val="000000" w:themeColor="text1"/>
        </w:rPr>
        <w:fldChar w:fldCharType="separate"/>
      </w:r>
      <w:r w:rsidR="0073423E" w:rsidRPr="00D47922">
        <w:rPr>
          <w:noProof/>
          <w:color w:val="000000" w:themeColor="text1"/>
        </w:rPr>
        <w:t>(11, 12)</w:t>
      </w:r>
      <w:r w:rsidR="00A93BED" w:rsidRPr="00D47922">
        <w:rPr>
          <w:color w:val="000000" w:themeColor="text1"/>
        </w:rPr>
        <w:fldChar w:fldCharType="end"/>
      </w:r>
      <w:r w:rsidR="00A93BED" w:rsidRPr="00D47922">
        <w:rPr>
          <w:color w:val="000000" w:themeColor="text1"/>
        </w:rPr>
        <w:t>.</w:t>
      </w:r>
      <w:r w:rsidR="00057ECF" w:rsidRPr="00D47922">
        <w:rPr>
          <w:color w:val="000000" w:themeColor="text1"/>
        </w:rPr>
        <w:t xml:space="preserve"> </w:t>
      </w:r>
      <w:r w:rsidR="00B65DD2" w:rsidRPr="00D47922">
        <w:rPr>
          <w:i/>
          <w:color w:val="000000" w:themeColor="text1"/>
        </w:rPr>
        <w:t xml:space="preserve">N. </w:t>
      </w:r>
      <w:proofErr w:type="spellStart"/>
      <w:r w:rsidR="00B65DD2" w:rsidRPr="00D47922">
        <w:rPr>
          <w:i/>
          <w:color w:val="000000" w:themeColor="text1"/>
        </w:rPr>
        <w:t>aromaticivorans</w:t>
      </w:r>
      <w:proofErr w:type="spellEnd"/>
      <w:r w:rsidR="00B65DD2" w:rsidRPr="00D47922">
        <w:rPr>
          <w:color w:val="000000" w:themeColor="text1"/>
        </w:rPr>
        <w:t xml:space="preserve"> has several advantages for </w:t>
      </w:r>
      <w:r w:rsidR="00B65DD2" w:rsidRPr="00D47922">
        <w:rPr>
          <w:color w:val="000000" w:themeColor="text1"/>
        </w:rPr>
        <w:lastRenderedPageBreak/>
        <w:t xml:space="preserve">studying degradation of depolymerized lignin as this bacterium can natively catabolize all three lignin monomer types (G, S, and H) </w:t>
      </w:r>
      <w:r w:rsidR="00B65DD2" w:rsidRPr="00D47922">
        <w:rPr>
          <w:color w:val="000000" w:themeColor="text1"/>
        </w:rPr>
        <w:fldChar w:fldCharType="begin" w:fldLock="1"/>
      </w:r>
      <w:r w:rsidR="00B65DD2" w:rsidRPr="00D47922">
        <w:rPr>
          <w:color w:val="000000" w:themeColor="text1"/>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B65DD2" w:rsidRPr="00D47922">
        <w:rPr>
          <w:color w:val="000000" w:themeColor="text1"/>
        </w:rPr>
        <w:fldChar w:fldCharType="separate"/>
      </w:r>
      <w:r w:rsidR="00B65DD2" w:rsidRPr="00D47922">
        <w:rPr>
          <w:noProof/>
          <w:color w:val="000000" w:themeColor="text1"/>
        </w:rPr>
        <w:t>(10)</w:t>
      </w:r>
      <w:r w:rsidR="00B65DD2" w:rsidRPr="00D47922">
        <w:rPr>
          <w:color w:val="000000" w:themeColor="text1"/>
        </w:rPr>
        <w:fldChar w:fldCharType="end"/>
      </w:r>
      <w:r w:rsidR="00B65DD2" w:rsidRPr="00D47922">
        <w:rPr>
          <w:color w:val="000000" w:themeColor="text1"/>
        </w:rPr>
        <w:t xml:space="preserve"> and can completely metabolize aromatic dimers with β-O-4 linkages </w:t>
      </w:r>
      <w:r w:rsidR="00B65DD2" w:rsidRPr="00D47922">
        <w:rPr>
          <w:color w:val="000000" w:themeColor="text1"/>
        </w:rPr>
        <w:fldChar w:fldCharType="begin" w:fldLock="1"/>
      </w:r>
      <w:r w:rsidR="00B65DD2" w:rsidRPr="00D47922">
        <w:rPr>
          <w:color w:val="000000" w:themeColor="text1"/>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B65DD2" w:rsidRPr="00D47922">
        <w:rPr>
          <w:color w:val="000000" w:themeColor="text1"/>
        </w:rPr>
        <w:fldChar w:fldCharType="separate"/>
      </w:r>
      <w:r w:rsidR="00B65DD2" w:rsidRPr="00D47922">
        <w:rPr>
          <w:noProof/>
          <w:color w:val="000000" w:themeColor="text1"/>
        </w:rPr>
        <w:t>(11)</w:t>
      </w:r>
      <w:r w:rsidR="00B65DD2" w:rsidRPr="00D47922">
        <w:rPr>
          <w:color w:val="000000" w:themeColor="text1"/>
        </w:rPr>
        <w:fldChar w:fldCharType="end"/>
      </w:r>
      <w:r w:rsidR="00057ECF" w:rsidRPr="00D47922">
        <w:rPr>
          <w:color w:val="000000" w:themeColor="text1"/>
        </w:rPr>
        <w:t>.</w:t>
      </w:r>
    </w:p>
    <w:p w14:paraId="36758DE1" w14:textId="3DAA6A2A" w:rsidR="007E1DBD" w:rsidRDefault="00A93BED" w:rsidP="00AD5854">
      <w:pPr>
        <w:spacing w:line="480" w:lineRule="auto"/>
        <w:rPr>
          <w:rFonts w:ascii="Georgia" w:eastAsiaTheme="minorHAnsi" w:hAnsi="Georgia" w:cstheme="minorBidi"/>
          <w:b/>
        </w:rPr>
      </w:pPr>
      <w:r>
        <w:tab/>
      </w:r>
      <w:r w:rsidR="00EE1003">
        <w:t xml:space="preserve">In this </w:t>
      </w:r>
      <w:r w:rsidR="005C0439">
        <w:t>study</w:t>
      </w:r>
      <w:r w:rsidR="00EE1003">
        <w:t>, we investigate</w:t>
      </w:r>
      <w:r w:rsidR="00A015DC">
        <w:t>d</w:t>
      </w:r>
      <w:r w:rsidR="00EE1003">
        <w:t xml:space="preserv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1-(4-hydroxy-3-methoxyphenyl)</w:t>
      </w:r>
      <w:r w:rsidR="00B34929">
        <w:t>propane</w:t>
      </w:r>
      <w:r w:rsidR="00244CD7" w:rsidRPr="00244CD7">
        <w:t>-1,2-dione</w:t>
      </w:r>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 xml:space="preserve">transformed it </w:t>
      </w:r>
      <w:r w:rsidR="00021C61">
        <w:t>in</w:t>
      </w:r>
      <w:r w:rsidR="00E02D6C">
        <w:t>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w:t>
      </w:r>
      <w:r w:rsidR="00A027C7">
        <w:rPr>
          <w:rStyle w:val="titleheading"/>
          <w:spacing w:val="-5"/>
        </w:rPr>
        <w:t xml:space="preserve">initiate </w:t>
      </w:r>
      <w:r w:rsidR="007E6E6B">
        <w:rPr>
          <w:rStyle w:val="titleheading"/>
          <w:spacing w:val="-5"/>
        </w:rPr>
        <w:t>G-diketone metabolism have yet to be identified</w:t>
      </w:r>
      <w:r w:rsidR="007621CD">
        <w:rPr>
          <w:rStyle w:val="titleheading"/>
          <w:spacing w:val="-5"/>
        </w:rPr>
        <w:t>, and to our knowledge, degradation of these aromatic diketones in other potential lignin-valorizing bacteria has not been described</w:t>
      </w:r>
      <w:r w:rsidR="007E6E6B">
        <w:rPr>
          <w:rStyle w:val="titleheading"/>
          <w:spacing w:val="-5"/>
        </w:rPr>
        <w:t xml:space="preserve">.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w:t>
      </w:r>
      <w:r w:rsidR="00A027C7">
        <w:rPr>
          <w:rStyle w:val="titleheading"/>
          <w:spacing w:val="-5"/>
        </w:rPr>
        <w:t xml:space="preserve">the initial steps in </w:t>
      </w:r>
      <w:r w:rsidR="007E1DBD">
        <w:rPr>
          <w:rStyle w:val="titleheading"/>
          <w:spacing w:val="-5"/>
        </w:rPr>
        <w:t xml:space="preserve">metabolism of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w:t>
      </w:r>
      <w:r w:rsidR="007D1896">
        <w:rPr>
          <w:rStyle w:val="titleheading"/>
          <w:spacing w:val="-5"/>
        </w:rPr>
        <w:t>G</w:t>
      </w:r>
      <w:r w:rsidR="00C558C0">
        <w:rPr>
          <w:rStyle w:val="titleheading"/>
          <w:spacing w:val="-5"/>
        </w:rPr>
        <w:t>-</w:t>
      </w:r>
      <w:r w:rsidR="007D1896">
        <w:rPr>
          <w:rStyle w:val="titleheading"/>
          <w:spacing w:val="-5"/>
        </w:rPr>
        <w:t xml:space="preserve">diketone </w:t>
      </w:r>
      <w:r w:rsidR="000707E1">
        <w:rPr>
          <w:rStyle w:val="titleheading"/>
          <w:spacing w:val="-5"/>
        </w:rPr>
        <w:t xml:space="preserve">and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 xml:space="preserve">these experiments reveal </w:t>
      </w:r>
      <w:r w:rsidR="00A027C7">
        <w:rPr>
          <w:rStyle w:val="titleheading"/>
          <w:spacing w:val="-5"/>
        </w:rPr>
        <w:t xml:space="preserve">the initial steps in </w:t>
      </w:r>
      <w:r w:rsidR="00716027">
        <w:rPr>
          <w:rStyle w:val="titleheading"/>
          <w:spacing w:val="-5"/>
        </w:rPr>
        <w:t xml:space="preserve">G-diketone </w:t>
      </w:r>
      <w:r w:rsidR="00A027C7">
        <w:rPr>
          <w:rStyle w:val="titleheading"/>
          <w:spacing w:val="-5"/>
        </w:rPr>
        <w:t xml:space="preserve">reduction </w:t>
      </w:r>
      <w:r w:rsidR="00716027">
        <w:rPr>
          <w:rStyle w:val="titleheading"/>
          <w:spacing w:val="-5"/>
        </w:rPr>
        <w:t xml:space="preserve">and </w:t>
      </w:r>
      <w:r w:rsidR="00A027C7">
        <w:rPr>
          <w:rStyle w:val="titleheading"/>
          <w:spacing w:val="-5"/>
        </w:rPr>
        <w:t xml:space="preserve">how these products </w:t>
      </w:r>
      <w:r w:rsidR="00716027">
        <w:rPr>
          <w:rStyle w:val="titleheading"/>
          <w:spacing w:val="-5"/>
        </w:rPr>
        <w:t xml:space="preserve">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xml:space="preserve">, and illustrate the potential for microbial conversion of non-native products of chemical lignin depolymerization </w:t>
      </w:r>
      <w:r w:rsidR="00A015DC">
        <w:rPr>
          <w:rStyle w:val="titleheading"/>
          <w:spacing w:val="-5"/>
        </w:rPr>
        <w:t>to</w:t>
      </w:r>
      <w:r w:rsidR="001A6C67">
        <w:rPr>
          <w:rStyle w:val="titleheading"/>
          <w:spacing w:val="-5"/>
        </w:rPr>
        <w:t xml:space="preserve"> valuable chemicals</w:t>
      </w:r>
      <w:r w:rsidR="00CF2D2E">
        <w:rPr>
          <w:rStyle w:val="titleheading"/>
          <w:spacing w:val="-5"/>
        </w:rPr>
        <w:t>.</w:t>
      </w:r>
      <w:r w:rsidR="007E1DBD">
        <w:br w:type="page"/>
      </w:r>
    </w:p>
    <w:p w14:paraId="04A23BCB" w14:textId="54DFBA96" w:rsidR="00680124" w:rsidRDefault="00680124" w:rsidP="00B50A3D">
      <w:pPr>
        <w:pStyle w:val="Heading1"/>
      </w:pPr>
      <w:r>
        <w:lastRenderedPageBreak/>
        <w:t>Results</w:t>
      </w:r>
    </w:p>
    <w:p w14:paraId="4E830047" w14:textId="364D1FD3"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4D6057E1"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5D5F79">
        <w:t xml:space="preserve">a mixture of </w:t>
      </w:r>
      <w:r w:rsidR="003A7621">
        <w:t xml:space="preserve">either </w:t>
      </w:r>
      <w:r w:rsidR="00EE1F4E">
        <w:t>G-</w:t>
      </w:r>
      <w:r w:rsidR="0001371C">
        <w:t>diketone</w:t>
      </w:r>
      <w:r w:rsidR="00EE1F4E">
        <w:t xml:space="preserve"> </w:t>
      </w:r>
      <w:r w:rsidR="0039080A">
        <w:t xml:space="preserve">or </w:t>
      </w:r>
      <w:r w:rsidR="0001371C">
        <w:t>1-(4-hydroxy-3,4-dimethoxyphenyl)</w:t>
      </w:r>
      <w:r w:rsidR="00A842C7">
        <w:t>propane</w:t>
      </w:r>
      <w:r w:rsidR="0001371C">
        <w:t>-1,2-dione (</w:t>
      </w:r>
      <w:r w:rsidR="00EE1F4E">
        <w:t>S-diketone</w:t>
      </w:r>
      <w:r w:rsidR="0001371C">
        <w:t>)</w:t>
      </w:r>
      <w:r w:rsidR="005D5F79">
        <w:t xml:space="preserve"> and glucose</w:t>
      </w:r>
      <w:r w:rsidR="007303ED">
        <w:t xml:space="preserve">, and that these compounds were each converted to PDC </w:t>
      </w:r>
      <w:r w:rsidR="009605F5">
        <w:t xml:space="preserve">when </w:t>
      </w:r>
      <w:r w:rsidR="006F5CA0">
        <w:t xml:space="preserve">an engineered </w:t>
      </w:r>
      <w:r w:rsidR="00A015DC" w:rsidRPr="00536283">
        <w:rPr>
          <w:i/>
          <w:iCs/>
        </w:rPr>
        <w:t xml:space="preserve">N. </w:t>
      </w:r>
      <w:proofErr w:type="spellStart"/>
      <w:r w:rsidR="00A015DC" w:rsidRPr="00536283">
        <w:rPr>
          <w:i/>
          <w:iCs/>
        </w:rPr>
        <w:t>aromaticivorans</w:t>
      </w:r>
      <w:proofErr w:type="spellEnd"/>
      <w:r w:rsidR="00A015DC">
        <w:t xml:space="preserve"> </w:t>
      </w:r>
      <w:r w:rsidR="006F5CA0">
        <w:t xml:space="preserve">strain was </w:t>
      </w:r>
      <w:r w:rsidR="007303ED">
        <w:t>grown in the</w:t>
      </w:r>
      <w:r w:rsidR="003406F7">
        <w:t>ir</w:t>
      </w:r>
      <w:r w:rsidR="007303ED">
        <w:t xml:space="preserve"> presence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w:t>
      </w:r>
      <w:r w:rsidR="000707E1">
        <w:t>the central</w:t>
      </w:r>
      <w:r w:rsidR="00186624">
        <w:t xml:space="preserve"> pathway</w:t>
      </w:r>
      <w:r w:rsidR="000707E1">
        <w:t xml:space="preserve"> for aromatic metabolism</w:t>
      </w:r>
      <w:r w:rsidR="00186624">
        <w:t xml:space="preserve"> </w:t>
      </w:r>
      <w:r w:rsidR="000707E1">
        <w:fldChar w:fldCharType="begin" w:fldLock="1"/>
      </w:r>
      <w:r w:rsidR="000707E1">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707E1">
        <w:fldChar w:fldCharType="separate"/>
      </w:r>
      <w:r w:rsidR="000707E1" w:rsidRPr="0073423E">
        <w:rPr>
          <w:noProof/>
        </w:rPr>
        <w:t>(10)</w:t>
      </w:r>
      <w:r w:rsidR="000707E1">
        <w:fldChar w:fldCharType="end"/>
      </w:r>
      <w:r w:rsidR="00186624">
        <w:t xml:space="preserve">. </w:t>
      </w:r>
      <w:r w:rsidR="00EE1F4E">
        <w:t xml:space="preserve">However, the </w:t>
      </w:r>
      <w:r w:rsidR="000707E1">
        <w:t xml:space="preserve">upper </w:t>
      </w:r>
      <w:r w:rsidR="001F25FD">
        <w:t>pathway</w:t>
      </w:r>
      <w:r w:rsidR="000707E1">
        <w:t>s</w:t>
      </w:r>
      <w:r w:rsidR="001F25FD">
        <w:t xml:space="preserve"> and enzymes </w:t>
      </w:r>
      <w:r w:rsidR="006F6AC5">
        <w:t xml:space="preserve">that initiate </w:t>
      </w:r>
      <w:r w:rsidR="000707E1">
        <w:t xml:space="preserve">transformation of </w:t>
      </w:r>
      <w:r w:rsidR="00EE1F4E">
        <w:t>aromatic diketone</w:t>
      </w:r>
      <w:r w:rsidR="000707E1">
        <w:t>s to central intermediates</w:t>
      </w:r>
      <w:r w:rsidR="00EE1F4E">
        <w:t xml:space="preserve">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 xml:space="preserve">the </w:t>
      </w:r>
      <w:r w:rsidR="006F6AC5">
        <w:t xml:space="preserve">early steps in </w:t>
      </w:r>
      <w:r w:rsidR="007303ED">
        <w:t>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8B04D62" w14:textId="4D1C12DB" w:rsidR="00706851" w:rsidRDefault="005D5F79" w:rsidP="00706851">
      <w:pPr>
        <w:spacing w:line="480" w:lineRule="auto"/>
        <w:ind w:firstLine="720"/>
      </w:pPr>
      <w:r>
        <w:t>W</w:t>
      </w:r>
      <w:r w:rsidR="002F39B2">
        <w:t>e grew</w:t>
      </w:r>
      <w:r>
        <w:t xml:space="preserve"> </w:t>
      </w:r>
      <w:r w:rsidRPr="009B6EDD">
        <w:rPr>
          <w:i/>
        </w:rPr>
        <w:t xml:space="preserve">N. </w:t>
      </w:r>
      <w:proofErr w:type="spellStart"/>
      <w:r w:rsidRPr="009B6EDD">
        <w:rPr>
          <w:i/>
        </w:rPr>
        <w:t>aromaticivorans</w:t>
      </w:r>
      <w:proofErr w:type="spellEnd"/>
      <w:r w:rsidR="002F39B2">
        <w:t xml:space="preserve"> cells in media containing </w:t>
      </w:r>
      <w:r w:rsidR="0039080A">
        <w:t xml:space="preserve">both </w:t>
      </w:r>
      <w:r w:rsidR="00D47CB9">
        <w:t xml:space="preserve">G-diketone </w:t>
      </w:r>
      <w:r w:rsidR="002F39B2">
        <w:t xml:space="preserve">and glucose to obtain </w:t>
      </w:r>
      <w:r w:rsidR="008D61ED">
        <w:t xml:space="preserve">sufficient biomass for </w:t>
      </w:r>
      <w:r w:rsidR="0039080A">
        <w:t xml:space="preserve">our </w:t>
      </w:r>
      <w:r w:rsidR="002F39B2">
        <w:t>studies</w:t>
      </w:r>
      <w:r w:rsidR="008D61ED">
        <w:t xml:space="preserve">. </w:t>
      </w:r>
      <w:r w:rsidR="00A22C74">
        <w:t xml:space="preserve">Under these </w:t>
      </w:r>
      <w:r w:rsidR="00954AAD">
        <w:t>conditions</w:t>
      </w:r>
      <w:r w:rsidR="00A22C74">
        <w:t xml:space="preserve">, </w:t>
      </w:r>
      <w:r w:rsidR="00A015DC">
        <w:t>high-pressure liquid chromatography (</w:t>
      </w:r>
      <w:r w:rsidR="006D71F1">
        <w:t>H</w:t>
      </w:r>
      <w:r w:rsidR="00A149A9">
        <w:t>PL</w:t>
      </w:r>
      <w:r w:rsidR="006D71F1">
        <w:t>C</w:t>
      </w:r>
      <w:r w:rsidR="00A015DC">
        <w:t>)</w:t>
      </w:r>
      <w:r w:rsidR="006D71F1">
        <w:t xml:space="preserve">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A22C74">
        <w:t xml:space="preserve">. </w:t>
      </w:r>
      <w:r w:rsidR="00C84856">
        <w:t>Concomitant with the disappearance of G-diketone from the media, we observed in HPLC chromatograms the transient accumulation of other extracellular compounds (</w:t>
      </w:r>
      <w:r w:rsidR="00C84856" w:rsidRPr="00536283">
        <w:t>Figure S1).</w:t>
      </w:r>
      <w:r w:rsidR="00C84856">
        <w:t xml:space="preserve"> To investigate whether </w:t>
      </w:r>
      <w:r w:rsidR="00A842C7">
        <w:t>these</w:t>
      </w:r>
      <w:r w:rsidR="00677260">
        <w:t xml:space="preserve"> </w:t>
      </w:r>
      <w:r w:rsidR="006F6AC5">
        <w:t xml:space="preserve">compounds </w:t>
      </w:r>
      <w:r w:rsidR="00A842C7">
        <w:t>were products from reduction of the side chain in</w:t>
      </w:r>
      <w:r w:rsidR="00C84856">
        <w:t xml:space="preserve"> G-diketone</w:t>
      </w:r>
      <w:r w:rsidR="00677260">
        <w:t xml:space="preserve">, we </w:t>
      </w:r>
      <w:r w:rsidR="006F6AC5">
        <w:t xml:space="preserve">compared them to </w:t>
      </w:r>
      <w:r w:rsidR="00677260">
        <w:t xml:space="preserve">authentic standards of </w:t>
      </w:r>
      <w:r w:rsidR="00677260" w:rsidRPr="00B50A3D">
        <w:rPr>
          <w:color w:val="000000"/>
        </w:rPr>
        <w:t>2-hydroxy-1-(4-hydroxy-3-</w:t>
      </w:r>
      <w:proofErr w:type="gramStart"/>
      <w:r w:rsidR="00677260" w:rsidRPr="00B50A3D">
        <w:rPr>
          <w:color w:val="000000"/>
        </w:rPr>
        <w:t>methoxyphenyl)propan</w:t>
      </w:r>
      <w:proofErr w:type="gramEnd"/>
      <w:r w:rsidR="00677260" w:rsidRPr="00B50A3D">
        <w:rPr>
          <w:color w:val="000000"/>
        </w:rPr>
        <w:t>-1-one</w:t>
      </w:r>
      <w:r w:rsidR="00677260">
        <w:t xml:space="preserve"> (GP-1), a potential derivative of G-diketone with the C</w:t>
      </w:r>
      <w:r w:rsidR="00677260" w:rsidRPr="005805A3">
        <w:t>β</w:t>
      </w:r>
      <w:r w:rsidR="00677260">
        <w:t xml:space="preserve"> ketone reduced</w:t>
      </w:r>
      <w:r w:rsidR="0043454E">
        <w:t xml:space="preserve"> (Table S1)</w:t>
      </w:r>
      <w:r w:rsidR="00677260">
        <w:t>, and t</w:t>
      </w:r>
      <w:r w:rsidR="00677260" w:rsidRPr="00CA0334">
        <w:t>hreo-1-(4-</w:t>
      </w:r>
      <w:r w:rsidR="00677260">
        <w:t>h</w:t>
      </w:r>
      <w:r w:rsidR="00677260" w:rsidRPr="00CA0334">
        <w:t>ydroxy-3-methoxyphenyl)propane-1,2-diol</w:t>
      </w:r>
      <w:r w:rsidR="00677260">
        <w:t xml:space="preserve"> (</w:t>
      </w:r>
      <w:proofErr w:type="spellStart"/>
      <w:r w:rsidR="00677260">
        <w:t>threo</w:t>
      </w:r>
      <w:proofErr w:type="spellEnd"/>
      <w:r w:rsidR="00677260">
        <w:t>-GD), a potential derivative with both ketones reduced</w:t>
      </w:r>
      <w:r w:rsidR="0043454E">
        <w:t xml:space="preserve"> (Table S1)</w:t>
      </w:r>
      <w:r w:rsidR="0048523E">
        <w:t>.</w:t>
      </w:r>
      <w:r w:rsidR="00677260">
        <w:t xml:space="preserve"> </w:t>
      </w:r>
      <w:r w:rsidR="0048523E">
        <w:t>These</w:t>
      </w:r>
      <w:r w:rsidR="00677260">
        <w:t xml:space="preserve"> were the only two </w:t>
      </w:r>
      <w:r w:rsidR="00A842C7">
        <w:t>commercially available G-diketone derivatives</w:t>
      </w:r>
      <w:r w:rsidR="00677260">
        <w:t xml:space="preserve"> with a reduced side chain. </w:t>
      </w:r>
      <w:r w:rsidR="002A79A5">
        <w:t xml:space="preserve">Both </w:t>
      </w:r>
      <w:r w:rsidR="006F6AC5">
        <w:t xml:space="preserve">of these </w:t>
      </w:r>
      <w:r w:rsidR="002A79A5">
        <w:t>standards matched the retention time and the UV-Vis spectrum of transiently accumulated metabolites</w:t>
      </w:r>
      <w:r w:rsidR="0048523E">
        <w:t xml:space="preserve"> (Figure S1)</w:t>
      </w:r>
      <w:r w:rsidR="002A79A5">
        <w:t xml:space="preserve">, allowing us to perform a preliminary </w:t>
      </w:r>
      <w:r w:rsidR="002A79A5">
        <w:lastRenderedPageBreak/>
        <w:t xml:space="preserve">quantification of </w:t>
      </w:r>
      <w:r w:rsidR="0043454E">
        <w:t>some</w:t>
      </w:r>
      <w:r w:rsidR="002A79A5">
        <w:t xml:space="preserve"> </w:t>
      </w:r>
      <w:r w:rsidR="006F6AC5">
        <w:t>of the extracellular compounds</w:t>
      </w:r>
      <w:r w:rsidR="002A79A5">
        <w:t xml:space="preserve"> (Figure 1</w:t>
      </w:r>
      <w:r w:rsidR="005E0DA2">
        <w:t>B</w:t>
      </w:r>
      <w:r w:rsidR="002A79A5">
        <w:t xml:space="preserve">).  We considered these </w:t>
      </w:r>
      <w:r w:rsidR="005E0DA2">
        <w:t xml:space="preserve">quantifications to be </w:t>
      </w:r>
      <w:r w:rsidR="002A79A5">
        <w:t xml:space="preserve">preliminary because we lacked authentic standards of </w:t>
      </w:r>
      <w:r w:rsidR="005816EF">
        <w:rPr>
          <w:color w:val="000000"/>
        </w:rPr>
        <w:t>1-hydroxy-1-(4-hydroxy-3-</w:t>
      </w:r>
      <w:proofErr w:type="gramStart"/>
      <w:r w:rsidR="005816EF">
        <w:rPr>
          <w:color w:val="000000"/>
        </w:rPr>
        <w:t>methoxyphenyl)propan</w:t>
      </w:r>
      <w:proofErr w:type="gramEnd"/>
      <w:r w:rsidR="005816EF">
        <w:rPr>
          <w:color w:val="000000"/>
        </w:rPr>
        <w:t>-2-one (</w:t>
      </w:r>
      <w:r w:rsidR="005816EF">
        <w:t xml:space="preserve">GP-2), </w:t>
      </w:r>
      <w:r w:rsidR="005E0DA2">
        <w:t>a GP-1 isomer</w:t>
      </w:r>
      <w:r w:rsidR="005816EF">
        <w:t xml:space="preserve"> with the Cα ketone reduced</w:t>
      </w:r>
      <w:r w:rsidR="0048523E">
        <w:t xml:space="preserve"> instead of the C</w:t>
      </w:r>
      <w:r w:rsidR="0048523E" w:rsidRPr="005805A3">
        <w:t>β</w:t>
      </w:r>
      <w:r w:rsidR="0048523E">
        <w:t xml:space="preserve"> ketone</w:t>
      </w:r>
      <w:r w:rsidR="0043454E">
        <w:t xml:space="preserve"> (Table S1)</w:t>
      </w:r>
      <w:r w:rsidR="00A842C7">
        <w:t>,</w:t>
      </w:r>
      <w:r w:rsidR="002A79A5">
        <w:t xml:space="preserve"> and erythro-GD</w:t>
      </w:r>
      <w:r w:rsidR="005816EF">
        <w:t xml:space="preserve">, the stereoisomer of </w:t>
      </w:r>
      <w:proofErr w:type="spellStart"/>
      <w:r w:rsidR="005816EF">
        <w:t>threo</w:t>
      </w:r>
      <w:proofErr w:type="spellEnd"/>
      <w:r w:rsidR="005816EF">
        <w:t>-GD</w:t>
      </w:r>
      <w:r w:rsidR="005E0DA2">
        <w:t xml:space="preserve">, both of which could </w:t>
      </w:r>
      <w:r w:rsidR="00E6271A">
        <w:t>co-</w:t>
      </w:r>
      <w:r w:rsidR="005E0DA2">
        <w:t xml:space="preserve">elute </w:t>
      </w:r>
      <w:r w:rsidR="00E6271A">
        <w:t xml:space="preserve">with GP-1 or </w:t>
      </w:r>
      <w:proofErr w:type="spellStart"/>
      <w:r w:rsidR="00E6271A">
        <w:t>threo</w:t>
      </w:r>
      <w:proofErr w:type="spellEnd"/>
      <w:r w:rsidR="00E6271A">
        <w:t xml:space="preserve">-GD in the </w:t>
      </w:r>
      <w:r w:rsidR="005E0DA2">
        <w:t>HPLC</w:t>
      </w:r>
      <w:r w:rsidR="005816EF">
        <w:t>.</w:t>
      </w:r>
      <w:r w:rsidR="002A79A5">
        <w:t xml:space="preserve"> </w:t>
      </w:r>
      <w:r w:rsidR="005E0DA2">
        <w:t xml:space="preserve">With </w:t>
      </w:r>
      <w:r w:rsidR="001C7CCD">
        <w:t>approximately</w:t>
      </w:r>
      <w:r w:rsidR="0048523E">
        <w:t xml:space="preserve"> </w:t>
      </w:r>
      <w:r w:rsidR="005E0DA2" w:rsidRPr="001C7CCD">
        <w:t>65%</w:t>
      </w:r>
      <w:r w:rsidR="005E0DA2">
        <w:t xml:space="preserve"> of the original G-diketone apparently </w:t>
      </w:r>
      <w:r w:rsidR="006F6AC5">
        <w:t xml:space="preserve">converted to an extracellular product in which </w:t>
      </w:r>
      <w:r w:rsidR="005E0DA2">
        <w:t xml:space="preserve">one ketone </w:t>
      </w:r>
      <w:r w:rsidR="006F6AC5">
        <w:t xml:space="preserve">is </w:t>
      </w:r>
      <w:r w:rsidR="005E0DA2">
        <w:t xml:space="preserve">reduced, this preliminary quantification suggested that </w:t>
      </w:r>
      <w:r w:rsidR="006F6AC5">
        <w:t xml:space="preserve">side chain </w:t>
      </w:r>
      <w:r w:rsidR="005E0DA2">
        <w:t xml:space="preserve">reduction was </w:t>
      </w:r>
      <w:r w:rsidR="006F6AC5">
        <w:t xml:space="preserve">an early step in </w:t>
      </w:r>
      <w:r w:rsidR="005E0DA2">
        <w:t xml:space="preserve">the metabolism of G-diketone by </w:t>
      </w:r>
      <w:r w:rsidR="005E0DA2" w:rsidRPr="001C7CCD">
        <w:rPr>
          <w:i/>
          <w:iCs/>
        </w:rPr>
        <w:t xml:space="preserve">N. </w:t>
      </w:r>
      <w:proofErr w:type="spellStart"/>
      <w:r w:rsidR="005E0DA2" w:rsidRPr="001C7CCD">
        <w:rPr>
          <w:i/>
          <w:iCs/>
        </w:rPr>
        <w:t>aromaticivorans</w:t>
      </w:r>
      <w:proofErr w:type="spellEnd"/>
      <w:r w:rsidR="005E0DA2">
        <w:t xml:space="preserve">. </w:t>
      </w:r>
      <w:r w:rsidR="0017261C">
        <w:t xml:space="preserve">Given the uncertainties of isomer coelutions with </w:t>
      </w:r>
      <w:r w:rsidR="006F6AC5">
        <w:t xml:space="preserve">our </w:t>
      </w:r>
      <w:r w:rsidR="0017261C">
        <w:t>HPLC method,</w:t>
      </w:r>
      <w:r w:rsidR="006F6AC5">
        <w:t xml:space="preserve"> </w:t>
      </w:r>
      <w:r w:rsidR="00E05185">
        <w:t xml:space="preserve">we </w:t>
      </w:r>
      <w:r w:rsidR="006F6AC5">
        <w:t xml:space="preserve">also </w:t>
      </w:r>
      <w:r w:rsidR="00E05185">
        <w:t xml:space="preserve">analyzed </w:t>
      </w:r>
      <w:r w:rsidR="00D72297">
        <w:t xml:space="preserve">by gas chromatography-mass spectrometry (GC-MS) </w:t>
      </w:r>
      <w:r w:rsidR="00E05185">
        <w:t>the supernatant</w:t>
      </w:r>
      <w:r w:rsidR="00D32102">
        <w:t xml:space="preserve"> from </w:t>
      </w:r>
      <w:r w:rsidR="00BD06C7">
        <w:t xml:space="preserve">samples taken </w:t>
      </w:r>
      <w:r w:rsidR="00E6271A">
        <w:t>halfway</w:t>
      </w:r>
      <w:r w:rsidR="00D72297">
        <w:t xml:space="preserve"> through the duration of the growth experiment (</w:t>
      </w:r>
      <w:r w:rsidR="00BD06C7">
        <w:t xml:space="preserve">75.5 </w:t>
      </w:r>
      <w:proofErr w:type="spellStart"/>
      <w:r w:rsidR="00BD06C7">
        <w:t>hr</w:t>
      </w:r>
      <w:proofErr w:type="spellEnd"/>
      <w:r w:rsidR="00D72297">
        <w:t xml:space="preserve">). These samples and G-diketone, GP-1, and </w:t>
      </w:r>
      <w:proofErr w:type="spellStart"/>
      <w:r w:rsidR="00D72297">
        <w:t>threo</w:t>
      </w:r>
      <w:proofErr w:type="spellEnd"/>
      <w:r w:rsidR="00D72297">
        <w:t xml:space="preserve">-GD standards were derivatized prior to GC-MS </w:t>
      </w:r>
      <w:r w:rsidR="006F6AC5">
        <w:t xml:space="preserve">analysis </w:t>
      </w:r>
      <w:r w:rsidR="00D72297">
        <w:t>(see methods)</w:t>
      </w:r>
      <w:r w:rsidR="00D32102">
        <w:t>.</w:t>
      </w:r>
      <w:r w:rsidR="00A22C74" w:rsidRPr="000E4184">
        <w:t xml:space="preserve"> </w:t>
      </w:r>
      <w:r w:rsidR="00D32102">
        <w:t xml:space="preserve">The GC </w:t>
      </w:r>
      <w:r w:rsidR="0048523E">
        <w:t xml:space="preserve">chromatograms showed the presence of multiple </w:t>
      </w:r>
      <w:r w:rsidR="006F6AC5">
        <w:t>species</w:t>
      </w:r>
      <w:r w:rsidR="0048523E">
        <w:t>,</w:t>
      </w:r>
      <w:r w:rsidR="00D72297">
        <w:t xml:space="preserve"> </w:t>
      </w:r>
      <w:r w:rsidR="0048523E">
        <w:t xml:space="preserve">and MS spectra comparison </w:t>
      </w:r>
      <w:r w:rsidR="00525B8D">
        <w:t xml:space="preserve">suggested </w:t>
      </w:r>
      <w:r w:rsidR="0048523E">
        <w:t xml:space="preserve">the presence of </w:t>
      </w:r>
      <w:r w:rsidR="00950C8A">
        <w:t>GP-1 and</w:t>
      </w:r>
      <w:r w:rsidR="00BD06C7">
        <w:t xml:space="preserve"> </w:t>
      </w:r>
      <w:proofErr w:type="spellStart"/>
      <w:r w:rsidR="00CA7EBB">
        <w:t>threo</w:t>
      </w:r>
      <w:proofErr w:type="spellEnd"/>
      <w:r w:rsidR="00CA7EBB">
        <w:t>-</w:t>
      </w:r>
      <w:r w:rsidR="00BD06C7">
        <w:t>GD</w:t>
      </w:r>
      <w:r w:rsidR="00E05185">
        <w:t xml:space="preserve"> </w:t>
      </w:r>
      <w:r w:rsidR="006F6AC5">
        <w:t xml:space="preserve">in these samples </w:t>
      </w:r>
      <w:r w:rsidR="00E05185">
        <w:t>(</w:t>
      </w:r>
      <w:r w:rsidR="00E05185" w:rsidRPr="00330CE7">
        <w:t>Figure S2</w:t>
      </w:r>
      <w:r w:rsidR="00E05185">
        <w:t xml:space="preserve">). </w:t>
      </w:r>
      <w:r w:rsidR="003379E6">
        <w:t>Furthermore, a</w:t>
      </w:r>
      <w:r w:rsidR="0048523E">
        <w:t xml:space="preserve">n additional </w:t>
      </w:r>
      <w:r w:rsidR="006F6AC5">
        <w:t xml:space="preserve">GC species </w:t>
      </w:r>
      <w:r w:rsidR="0048523E">
        <w:t xml:space="preserve">had </w:t>
      </w:r>
      <w:r w:rsidR="00CA7EBB">
        <w:t>a</w:t>
      </w:r>
      <w:r w:rsidR="00E05185">
        <w:t>n</w:t>
      </w:r>
      <w:r w:rsidR="00812458">
        <w:t xml:space="preserve"> MS spectrum </w:t>
      </w:r>
      <w:r w:rsidR="00525B8D">
        <w:t>matching</w:t>
      </w:r>
      <w:r w:rsidR="00812458">
        <w:t xml:space="preserve"> the </w:t>
      </w:r>
      <w:r w:rsidR="00E05185">
        <w:t>previously published</w:t>
      </w:r>
      <w:r w:rsidR="00812458">
        <w:t xml:space="preserve"> spectrum of</w:t>
      </w:r>
      <w:r w:rsidR="002C5489">
        <w:t xml:space="preserve"> GP-2</w:t>
      </w:r>
      <w:r w:rsidR="00812458">
        <w:t xml:space="preserve"> </w:t>
      </w:r>
      <w:r w:rsidR="00E05185">
        <w:fldChar w:fldCharType="begin" w:fldLock="1"/>
      </w:r>
      <w:r w:rsidR="006E670F">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E05185">
        <w:fldChar w:fldCharType="separate"/>
      </w:r>
      <w:r w:rsidR="00E05185" w:rsidRPr="00E05185">
        <w:rPr>
          <w:noProof/>
        </w:rPr>
        <w:t>(14)</w:t>
      </w:r>
      <w:r w:rsidR="00E05185">
        <w:fldChar w:fldCharType="end"/>
      </w:r>
      <w:r w:rsidR="003379E6">
        <w:t xml:space="preserve">, </w:t>
      </w:r>
      <w:r w:rsidR="00A57E33">
        <w:t>potentially indicating</w:t>
      </w:r>
      <w:r w:rsidR="00525B8D">
        <w:t xml:space="preserve"> </w:t>
      </w:r>
      <w:r w:rsidR="003379E6">
        <w:t xml:space="preserve">that this isomer of GP-1 also accumulated in the </w:t>
      </w:r>
      <w:r w:rsidR="006F6AC5">
        <w:t>media of G-diketone grown cells</w:t>
      </w:r>
      <w:r w:rsidR="003379E6">
        <w:t xml:space="preserve">. Another </w:t>
      </w:r>
      <w:r w:rsidR="006F6AC5">
        <w:t xml:space="preserve">species </w:t>
      </w:r>
      <w:r w:rsidR="00260AE7">
        <w:t>with</w:t>
      </w:r>
      <w:r w:rsidR="00E05185">
        <w:t xml:space="preserve"> an</w:t>
      </w:r>
      <w:r w:rsidR="00260AE7">
        <w:t xml:space="preserve"> identical MS spectrum </w:t>
      </w:r>
      <w:r w:rsidR="00E05185">
        <w:t>to</w:t>
      </w:r>
      <w:r w:rsidR="00CA7EBB">
        <w:t xml:space="preserve"> </w:t>
      </w:r>
      <w:proofErr w:type="spellStart"/>
      <w:r w:rsidR="00CA7EBB">
        <w:t>threo</w:t>
      </w:r>
      <w:proofErr w:type="spellEnd"/>
      <w:r w:rsidR="00CA7EBB">
        <w:t>-</w:t>
      </w:r>
      <w:r w:rsidR="00260AE7">
        <w:t xml:space="preserve">GD </w:t>
      </w:r>
      <w:r w:rsidR="003379E6">
        <w:t xml:space="preserve">but different retention time in the GC chromatogram </w:t>
      </w:r>
      <w:r w:rsidR="00260AE7">
        <w:t>was observed (</w:t>
      </w:r>
      <w:r w:rsidR="00E05185">
        <w:t>Figure S2</w:t>
      </w:r>
      <w:r w:rsidR="00260AE7">
        <w:t>)</w:t>
      </w:r>
      <w:r w:rsidR="003379E6">
        <w:t xml:space="preserve">, leading us to </w:t>
      </w:r>
      <w:r w:rsidR="00CA7EBB">
        <w:t xml:space="preserve">hypothesize that this </w:t>
      </w:r>
      <w:r w:rsidR="006F6AC5">
        <w:t xml:space="preserve">compound </w:t>
      </w:r>
      <w:r w:rsidR="00CA7EBB">
        <w:t xml:space="preserve">corresponds to the </w:t>
      </w:r>
      <w:r w:rsidR="00E70D96">
        <w:t>erythro-GD</w:t>
      </w:r>
      <w:r w:rsidR="00CA7EBB">
        <w:t xml:space="preserve"> isomer</w:t>
      </w:r>
      <w:r w:rsidR="00E05185">
        <w:t>.</w:t>
      </w:r>
      <w:r w:rsidR="00706851">
        <w:t xml:space="preserve"> </w:t>
      </w:r>
      <w:r w:rsidR="003379E6">
        <w:t>Thus, t</w:t>
      </w:r>
      <w:r w:rsidR="00706851">
        <w:t xml:space="preserve">he identity of the </w:t>
      </w:r>
      <w:r w:rsidR="006F6AC5">
        <w:t xml:space="preserve">extracellular materials </w:t>
      </w:r>
      <w:r w:rsidR="00706851">
        <w:t>su</w:t>
      </w:r>
      <w:r w:rsidR="003379E6">
        <w:t xml:space="preserve">pported the hypothesis that the transformation of G-diketone by </w:t>
      </w:r>
      <w:r w:rsidR="003379E6" w:rsidRPr="001C7CCD">
        <w:rPr>
          <w:i/>
          <w:iCs/>
        </w:rPr>
        <w:t xml:space="preserve">N. </w:t>
      </w:r>
      <w:proofErr w:type="spellStart"/>
      <w:r w:rsidR="003379E6" w:rsidRPr="001C7CCD">
        <w:rPr>
          <w:i/>
          <w:iCs/>
        </w:rPr>
        <w:t>aromaticivorans</w:t>
      </w:r>
      <w:proofErr w:type="spellEnd"/>
      <w:r w:rsidR="003379E6">
        <w:t xml:space="preserve"> proceeded via reduction of the side chain</w:t>
      </w:r>
      <w:r w:rsidR="0017261C">
        <w:t xml:space="preserve"> ketones</w:t>
      </w:r>
      <w:r w:rsidR="00706851">
        <w:t xml:space="preserve">. </w:t>
      </w:r>
    </w:p>
    <w:p w14:paraId="0ED3A02A" w14:textId="2AEB0B64" w:rsidR="002413F1" w:rsidRDefault="002413F1" w:rsidP="00CD22EB">
      <w:pPr>
        <w:spacing w:line="480" w:lineRule="auto"/>
        <w:ind w:firstLine="720"/>
      </w:pPr>
      <w:r>
        <w:t xml:space="preserve">In growth experiments </w:t>
      </w:r>
      <w:r w:rsidR="00CD22EB">
        <w:t xml:space="preserve">with </w:t>
      </w:r>
      <w:r w:rsidR="00D553B5">
        <w:t xml:space="preserve">GP-1 </w:t>
      </w:r>
      <w:r w:rsidR="00CD22EB">
        <w:t>as the aromatic substrate</w:t>
      </w:r>
      <w:r w:rsidR="001C7CCD">
        <w:t>,</w:t>
      </w:r>
      <w:r w:rsidR="00CD22EB">
        <w:t xml:space="preserve"> we also observed </w:t>
      </w:r>
      <w:r w:rsidR="00D553B5">
        <w:t xml:space="preserve">low </w:t>
      </w:r>
      <w:r w:rsidR="006F6AC5">
        <w:t xml:space="preserve">extracellular </w:t>
      </w:r>
      <w:r w:rsidR="00D553B5">
        <w:t xml:space="preserve">levels </w:t>
      </w:r>
      <w:r w:rsidR="00CD22EB">
        <w:t xml:space="preserve">of </w:t>
      </w:r>
      <w:r w:rsidR="00D553B5">
        <w:t xml:space="preserve">vanillin and </w:t>
      </w:r>
      <w:proofErr w:type="spellStart"/>
      <w:r w:rsidR="00CD22EB">
        <w:t>vanillic</w:t>
      </w:r>
      <w:proofErr w:type="spellEnd"/>
      <w:r w:rsidR="00CD22EB">
        <w:t xml:space="preserve"> acid (</w:t>
      </w:r>
      <w:r w:rsidR="00E70D96">
        <w:t>Table</w:t>
      </w:r>
      <w:r w:rsidR="00CD22EB">
        <w:t xml:space="preserve"> </w:t>
      </w:r>
      <w:r w:rsidR="00E70D96">
        <w:t>S</w:t>
      </w:r>
      <w:r w:rsidR="00CD22EB">
        <w:t>2)</w:t>
      </w:r>
      <w:r w:rsidR="00D553B5">
        <w:t xml:space="preserve">, suggesting they are products of </w:t>
      </w:r>
      <w:r w:rsidR="00D553B5">
        <w:lastRenderedPageBreak/>
        <w:t>cellular metabolism of this compound</w:t>
      </w:r>
      <w:r w:rsidR="00CD22EB">
        <w:t xml:space="preserve">. </w:t>
      </w:r>
      <w:r w:rsidR="00D553B5">
        <w:t xml:space="preserve">Extracellular vanillin and </w:t>
      </w:r>
      <w:proofErr w:type="spellStart"/>
      <w:r w:rsidR="00D553B5">
        <w:t>vanillic</w:t>
      </w:r>
      <w:proofErr w:type="spellEnd"/>
      <w:r w:rsidR="00D553B5">
        <w:t xml:space="preserve"> acid were detected in growth experiments in which G-diketone was the aromatic carbon source (Table S2), but we cannot conclude they are derived from cellular metabolism </w:t>
      </w:r>
      <w:r w:rsidR="00AD2450">
        <w:t xml:space="preserve">of this carbon source </w:t>
      </w:r>
      <w:r w:rsidR="00D553B5">
        <w:t xml:space="preserve">since these two compounds </w:t>
      </w:r>
      <w:r w:rsidR="00CD22EB">
        <w:t>were present a</w:t>
      </w:r>
      <w:r w:rsidR="00D553B5">
        <w:t>t</w:t>
      </w:r>
      <w:r w:rsidR="00CD22EB">
        <w:t xml:space="preserve"> </w:t>
      </w:r>
      <w:r w:rsidR="006F6AC5">
        <w:t>low-level</w:t>
      </w:r>
      <w:r w:rsidR="00D553B5">
        <w:t>s</w:t>
      </w:r>
      <w:r w:rsidR="006F6AC5">
        <w:t xml:space="preserve"> </w:t>
      </w:r>
      <w:r w:rsidR="00CD22EB">
        <w:t>in the custom</w:t>
      </w:r>
      <w:r w:rsidR="006F6AC5">
        <w:t>-</w:t>
      </w:r>
      <w:r w:rsidR="00CD22EB">
        <w:t>synthesized G-diketone (Table S</w:t>
      </w:r>
      <w:r w:rsidR="00E70D96">
        <w:t>3</w:t>
      </w:r>
      <w:r w:rsidR="00CD22EB">
        <w:t>)</w:t>
      </w:r>
      <w:r w:rsidR="00D553B5">
        <w:t xml:space="preserve">. </w:t>
      </w:r>
    </w:p>
    <w:p w14:paraId="1FC7B251" w14:textId="77777777" w:rsidR="00706851" w:rsidRPr="003A7621" w:rsidRDefault="00706851" w:rsidP="00BD06C7">
      <w:pPr>
        <w:spacing w:line="480" w:lineRule="auto"/>
        <w:ind w:firstLine="720"/>
      </w:pP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32CD2ADB"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29469D">
        <w:rPr>
          <w:szCs w:val="28"/>
        </w:rPr>
        <w:t>G-diketone</w:t>
      </w:r>
      <w:r>
        <w:rPr>
          <w:szCs w:val="28"/>
        </w:rPr>
        <w:t>, w</w:t>
      </w:r>
      <w:r w:rsidR="0040592C">
        <w:rPr>
          <w:szCs w:val="28"/>
        </w:rPr>
        <w:t xml:space="preserve">e </w:t>
      </w:r>
      <w:r>
        <w:rPr>
          <w:szCs w:val="28"/>
        </w:rPr>
        <w:t>compared transcript abundance</w:t>
      </w:r>
      <w:r w:rsidR="00227BC3">
        <w:rPr>
          <w:szCs w:val="28"/>
        </w:rPr>
        <w:t>s</w:t>
      </w:r>
      <w:r>
        <w:rPr>
          <w:szCs w:val="28"/>
        </w:rPr>
        <w:t xml:space="preserv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EE1296">
        <w:rPr>
          <w:szCs w:val="28"/>
        </w:rPr>
        <w:t xml:space="preserve">glucose </w:t>
      </w:r>
      <w:r w:rsidR="00EE1296" w:rsidRPr="001C7CCD">
        <w:rPr>
          <w:szCs w:val="28"/>
        </w:rPr>
        <w:t xml:space="preserve">alone, or with </w:t>
      </w:r>
      <w:r w:rsidR="0029469D">
        <w:rPr>
          <w:szCs w:val="28"/>
        </w:rPr>
        <w:t>G-diketone</w:t>
      </w:r>
      <w:r w:rsidR="00F50D90" w:rsidRPr="001C7CCD">
        <w:rPr>
          <w:szCs w:val="28"/>
        </w:rPr>
        <w:t xml:space="preserve"> </w:t>
      </w:r>
      <w:r w:rsidR="00EE1296" w:rsidRPr="001C7CCD">
        <w:rPr>
          <w:szCs w:val="28"/>
        </w:rPr>
        <w:t xml:space="preserve">or </w:t>
      </w:r>
      <w:r w:rsidR="000E24A7" w:rsidRPr="001C7CCD">
        <w:rPr>
          <w:szCs w:val="28"/>
        </w:rPr>
        <w:t xml:space="preserve">other individual </w:t>
      </w:r>
      <w:r w:rsidRPr="001C7CCD">
        <w:rPr>
          <w:szCs w:val="28"/>
        </w:rPr>
        <w:t>G-type aromatic</w:t>
      </w:r>
      <w:r w:rsidR="000E24A7" w:rsidRPr="001C7CCD">
        <w:rPr>
          <w:szCs w:val="28"/>
        </w:rPr>
        <w:t>s</w:t>
      </w:r>
      <w:r w:rsidR="009A3EB9" w:rsidRPr="001C7CCD">
        <w:rPr>
          <w:szCs w:val="28"/>
        </w:rPr>
        <w:t xml:space="preserve"> </w:t>
      </w:r>
      <w:r w:rsidR="005031B7" w:rsidRPr="001C7CCD">
        <w:rPr>
          <w:szCs w:val="28"/>
        </w:rPr>
        <w:t>such as</w:t>
      </w:r>
      <w:r w:rsidRPr="001C7CCD">
        <w:rPr>
          <w:szCs w:val="28"/>
        </w:rPr>
        <w:t xml:space="preserve"> </w:t>
      </w:r>
      <w:r w:rsidR="009A3EB9" w:rsidRPr="001C7CCD">
        <w:rPr>
          <w:szCs w:val="28"/>
        </w:rPr>
        <w:t>protocatechuic acid (PCA)</w:t>
      </w:r>
      <w:r w:rsidR="00306DE5" w:rsidRPr="001C7CCD">
        <w:rPr>
          <w:szCs w:val="28"/>
        </w:rPr>
        <w:t xml:space="preserve">, </w:t>
      </w:r>
      <w:proofErr w:type="spellStart"/>
      <w:r w:rsidR="00306DE5" w:rsidRPr="001C7CCD">
        <w:rPr>
          <w:szCs w:val="28"/>
        </w:rPr>
        <w:t>vanillic</w:t>
      </w:r>
      <w:proofErr w:type="spellEnd"/>
      <w:r w:rsidR="00306DE5" w:rsidRPr="001C7CCD">
        <w:rPr>
          <w:szCs w:val="28"/>
        </w:rPr>
        <w:t xml:space="preserve"> acid, vanillin, </w:t>
      </w:r>
      <w:r w:rsidR="009322DF" w:rsidRPr="001C7CCD">
        <w:rPr>
          <w:szCs w:val="28"/>
        </w:rPr>
        <w:t>GP</w:t>
      </w:r>
      <w:r w:rsidR="00FD21F9" w:rsidRPr="001C7CCD">
        <w:rPr>
          <w:szCs w:val="28"/>
        </w:rPr>
        <w:t>-1</w:t>
      </w:r>
      <w:r w:rsidR="009322DF" w:rsidRPr="001C7CCD">
        <w:rPr>
          <w:szCs w:val="28"/>
        </w:rPr>
        <w:t xml:space="preserve">, </w:t>
      </w:r>
      <w:r w:rsidR="00EE1296" w:rsidRPr="001C7CCD">
        <w:rPr>
          <w:szCs w:val="28"/>
        </w:rPr>
        <w:t xml:space="preserve">or </w:t>
      </w:r>
      <w:r w:rsidR="00306DE5" w:rsidRPr="001C7CCD">
        <w:rPr>
          <w:szCs w:val="28"/>
        </w:rPr>
        <w:t>ferulic acid</w:t>
      </w:r>
      <w:r w:rsidR="00313693" w:rsidRPr="001C7CCD">
        <w:rPr>
          <w:szCs w:val="28"/>
        </w:rPr>
        <w:t xml:space="preserve"> (Dataset S1)</w:t>
      </w:r>
      <w:r w:rsidR="00306DE5" w:rsidRPr="001C7CCD">
        <w:rPr>
          <w:szCs w:val="28"/>
        </w:rPr>
        <w:t>.</w:t>
      </w:r>
      <w:r w:rsidR="0020522F" w:rsidRPr="001C7CCD">
        <w:rPr>
          <w:szCs w:val="28"/>
        </w:rPr>
        <w:t xml:space="preserve"> </w:t>
      </w:r>
      <w:r w:rsidR="005A4A7F" w:rsidRPr="001C7CCD">
        <w:rPr>
          <w:szCs w:val="28"/>
        </w:rPr>
        <w:t>We found that the abundance of s</w:t>
      </w:r>
      <w:r w:rsidR="00306DE5" w:rsidRPr="001C7CCD">
        <w:rPr>
          <w:szCs w:val="28"/>
        </w:rPr>
        <w:t xml:space="preserve">everal hundred </w:t>
      </w:r>
      <w:r w:rsidR="005A4A7F" w:rsidRPr="001C7CCD">
        <w:rPr>
          <w:szCs w:val="28"/>
        </w:rPr>
        <w:t xml:space="preserve">transcripts </w:t>
      </w:r>
      <w:r w:rsidR="00954AAD" w:rsidRPr="001C7CCD">
        <w:rPr>
          <w:szCs w:val="28"/>
        </w:rPr>
        <w:t xml:space="preserve">was </w:t>
      </w:r>
      <w:r w:rsidR="005A4A7F" w:rsidRPr="001C7CCD">
        <w:rPr>
          <w:szCs w:val="28"/>
        </w:rPr>
        <w:t xml:space="preserve">altered in cells growing in the presence of </w:t>
      </w:r>
      <w:r w:rsidR="0029469D">
        <w:rPr>
          <w:szCs w:val="28"/>
        </w:rPr>
        <w:t>G-diketone</w:t>
      </w:r>
      <w:r w:rsidR="005A4A7F" w:rsidRPr="001C7CCD">
        <w:rPr>
          <w:szCs w:val="28"/>
        </w:rPr>
        <w:t xml:space="preserve"> </w:t>
      </w:r>
      <w:r w:rsidR="00361227" w:rsidRPr="001C7CCD">
        <w:rPr>
          <w:szCs w:val="28"/>
        </w:rPr>
        <w:t xml:space="preserve">and </w:t>
      </w:r>
      <w:r w:rsidR="000E24A7" w:rsidRPr="001C7CCD">
        <w:rPr>
          <w:szCs w:val="28"/>
        </w:rPr>
        <w:t xml:space="preserve">each of </w:t>
      </w:r>
      <w:r w:rsidR="00C361A1" w:rsidRPr="001C7CCD">
        <w:rPr>
          <w:szCs w:val="28"/>
        </w:rPr>
        <w:t xml:space="preserve">the </w:t>
      </w:r>
      <w:r w:rsidR="00361227" w:rsidRPr="001C7CCD">
        <w:rPr>
          <w:szCs w:val="28"/>
        </w:rPr>
        <w:t xml:space="preserve">other G-type aromatics </w:t>
      </w:r>
      <w:r w:rsidR="00C361A1" w:rsidRPr="001C7CCD">
        <w:rPr>
          <w:szCs w:val="28"/>
        </w:rPr>
        <w:t xml:space="preserve">(Figure </w:t>
      </w:r>
      <w:r w:rsidR="00ED6864">
        <w:rPr>
          <w:szCs w:val="28"/>
        </w:rPr>
        <w:t>S3</w:t>
      </w:r>
      <w:r w:rsidR="00C361A1" w:rsidRPr="001C7CCD">
        <w:rPr>
          <w:szCs w:val="28"/>
        </w:rPr>
        <w:t xml:space="preserve">) </w:t>
      </w:r>
      <w:r w:rsidR="005A4A7F" w:rsidRPr="001C7CCD">
        <w:rPr>
          <w:szCs w:val="28"/>
        </w:rPr>
        <w:t xml:space="preserve">when compared </w:t>
      </w:r>
      <w:r w:rsidR="00C361A1" w:rsidRPr="001C7CCD">
        <w:rPr>
          <w:szCs w:val="28"/>
        </w:rPr>
        <w:t xml:space="preserve">to </w:t>
      </w:r>
      <w:r w:rsidR="00361227" w:rsidRPr="001C7CCD">
        <w:rPr>
          <w:szCs w:val="28"/>
        </w:rPr>
        <w:t>cell</w:t>
      </w:r>
      <w:r w:rsidR="00C361A1" w:rsidRPr="001C7CCD">
        <w:rPr>
          <w:szCs w:val="28"/>
        </w:rPr>
        <w:t>s</w:t>
      </w:r>
      <w:r w:rsidR="00361227" w:rsidRPr="001C7CCD">
        <w:rPr>
          <w:szCs w:val="28"/>
        </w:rPr>
        <w:t xml:space="preserve"> grown in the presence of </w:t>
      </w:r>
      <w:r w:rsidR="005A4A7F" w:rsidRPr="001C7CCD">
        <w:rPr>
          <w:szCs w:val="28"/>
        </w:rPr>
        <w:t>glucose</w:t>
      </w:r>
      <w:r w:rsidR="00361227" w:rsidRPr="001C7CCD">
        <w:rPr>
          <w:szCs w:val="28"/>
        </w:rPr>
        <w:t xml:space="preserve"> as a sole organic carbon </w:t>
      </w:r>
      <w:r w:rsidR="005031B7" w:rsidRPr="001C7CCD">
        <w:rPr>
          <w:szCs w:val="28"/>
        </w:rPr>
        <w:t>source</w:t>
      </w:r>
      <w:r w:rsidR="005A4A7F" w:rsidRPr="001C7CCD">
        <w:rPr>
          <w:szCs w:val="28"/>
        </w:rPr>
        <w:t>.</w:t>
      </w:r>
      <w:r w:rsidR="00887859" w:rsidRPr="001C7CCD">
        <w:rPr>
          <w:szCs w:val="28"/>
        </w:rPr>
        <w:t xml:space="preserve"> </w:t>
      </w:r>
      <w:r w:rsidR="00B135A4" w:rsidRPr="001C7CCD">
        <w:rPr>
          <w:szCs w:val="28"/>
        </w:rPr>
        <w:t>Additional</w:t>
      </w:r>
      <w:r w:rsidR="00887859" w:rsidRPr="001C7CCD">
        <w:rPr>
          <w:szCs w:val="28"/>
        </w:rPr>
        <w:t xml:space="preserve"> differences in </w:t>
      </w:r>
      <w:r w:rsidR="002E37B9" w:rsidRPr="001C7CCD">
        <w:rPr>
          <w:szCs w:val="28"/>
        </w:rPr>
        <w:t xml:space="preserve">transcript abundance </w:t>
      </w:r>
      <w:r w:rsidR="00B135A4" w:rsidRPr="001C7CCD">
        <w:rPr>
          <w:szCs w:val="28"/>
        </w:rPr>
        <w:t xml:space="preserve">were observed </w:t>
      </w:r>
      <w:r w:rsidR="00887859" w:rsidRPr="001C7CCD">
        <w:rPr>
          <w:szCs w:val="28"/>
        </w:rPr>
        <w:t xml:space="preserve">between cultures grown in the </w:t>
      </w:r>
      <w:r w:rsidR="00B135A4" w:rsidRPr="001C7CCD">
        <w:rPr>
          <w:szCs w:val="28"/>
        </w:rPr>
        <w:t xml:space="preserve">presence of </w:t>
      </w:r>
      <w:r w:rsidR="009600D6" w:rsidRPr="001C7CCD">
        <w:rPr>
          <w:szCs w:val="28"/>
        </w:rPr>
        <w:t xml:space="preserve">G-diketone or </w:t>
      </w:r>
      <w:r w:rsidR="00B135A4" w:rsidRPr="001C7CCD">
        <w:rPr>
          <w:szCs w:val="28"/>
        </w:rPr>
        <w:t xml:space="preserve">GP-1 and the other </w:t>
      </w:r>
      <w:r w:rsidR="009600D6" w:rsidRPr="001C7CCD">
        <w:rPr>
          <w:szCs w:val="28"/>
        </w:rPr>
        <w:t xml:space="preserve">G </w:t>
      </w:r>
      <w:r w:rsidR="00B135A4" w:rsidRPr="001C7CCD">
        <w:rPr>
          <w:szCs w:val="28"/>
        </w:rPr>
        <w:t xml:space="preserve">aromatics </w:t>
      </w:r>
      <w:r w:rsidR="009A5481" w:rsidRPr="001C7CCD">
        <w:rPr>
          <w:szCs w:val="28"/>
        </w:rPr>
        <w:t xml:space="preserve">(Figure </w:t>
      </w:r>
      <w:r w:rsidR="00ED6864">
        <w:rPr>
          <w:szCs w:val="28"/>
        </w:rPr>
        <w:t>S3</w:t>
      </w:r>
      <w:r w:rsidR="009A5481" w:rsidRPr="001C7CCD">
        <w:rPr>
          <w:szCs w:val="28"/>
        </w:rPr>
        <w:t>)</w:t>
      </w:r>
      <w:r w:rsidR="00887859" w:rsidRPr="001C7CCD">
        <w:rPr>
          <w:szCs w:val="28"/>
        </w:rPr>
        <w:t>.</w:t>
      </w:r>
      <w:r w:rsidR="00306DE5">
        <w:rPr>
          <w:szCs w:val="28"/>
        </w:rPr>
        <w:t xml:space="preserve"> </w:t>
      </w:r>
    </w:p>
    <w:p w14:paraId="6F3C72B7" w14:textId="3F7C7CCA" w:rsidR="000E24A7" w:rsidRDefault="00B135A4" w:rsidP="00710B58">
      <w:pPr>
        <w:spacing w:line="480" w:lineRule="auto"/>
        <w:ind w:firstLine="720"/>
      </w:pPr>
      <w:r>
        <w:t xml:space="preserve">Since the number of </w:t>
      </w:r>
      <w:r w:rsidR="00946A0E">
        <w:t xml:space="preserve">transcripts with </w:t>
      </w:r>
      <w:r>
        <w:t xml:space="preserve">different abundance </w:t>
      </w:r>
      <w:r w:rsidR="00227BC3">
        <w:t xml:space="preserve">levels </w:t>
      </w:r>
      <w:r>
        <w:t xml:space="preserve">in these comparisons was in the hundreds </w:t>
      </w:r>
      <w:r>
        <w:rPr>
          <w:szCs w:val="28"/>
        </w:rPr>
        <w:t xml:space="preserve">(Figure </w:t>
      </w:r>
      <w:r w:rsidR="00ED6864">
        <w:rPr>
          <w:szCs w:val="28"/>
        </w:rPr>
        <w:t>S3</w:t>
      </w:r>
      <w:r w:rsidR="00313693">
        <w:rPr>
          <w:szCs w:val="28"/>
        </w:rPr>
        <w:t>, Dataset S1</w:t>
      </w:r>
      <w:r>
        <w:rPr>
          <w:szCs w:val="28"/>
        </w:rPr>
        <w:t xml:space="preserve">), we focused on </w:t>
      </w:r>
      <w:r w:rsidR="00AD6B7D">
        <w:t>genes</w:t>
      </w:r>
      <w:r w:rsidR="00C54E77">
        <w:t xml:space="preserve"> </w:t>
      </w:r>
      <w:r w:rsidR="00353161">
        <w:t xml:space="preserve">encoding enzymes known </w:t>
      </w:r>
      <w:r w:rsidR="000E24A7">
        <w:t xml:space="preserve">or predicted </w:t>
      </w:r>
      <w:r w:rsidR="00353161">
        <w:t>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ED6864">
        <w:t>2</w:t>
      </w:r>
      <w:r w:rsidR="00353161">
        <w:t xml:space="preserve">). </w:t>
      </w:r>
      <w:r w:rsidR="00120090">
        <w:t xml:space="preserve">Trends in transcript abundance for </w:t>
      </w:r>
      <w:r w:rsidR="00BB2973">
        <w:t xml:space="preserve">some </w:t>
      </w:r>
      <w:r w:rsidR="00120090">
        <w:t xml:space="preserve">of these genes were as expected; for example, </w:t>
      </w:r>
      <w:proofErr w:type="spellStart"/>
      <w:r w:rsidR="00120090">
        <w:rPr>
          <w:i/>
        </w:rPr>
        <w:t>ligAB</w:t>
      </w:r>
      <w:proofErr w:type="spellEnd"/>
      <w:r w:rsidR="00120090">
        <w:rPr>
          <w:i/>
        </w:rPr>
        <w:t xml:space="preserve">, </w:t>
      </w:r>
      <w:r w:rsidR="00120090">
        <w:t>which encode</w:t>
      </w:r>
      <w:r w:rsidR="00BB2973">
        <w:t>s a</w:t>
      </w:r>
      <w:r w:rsidR="00120090">
        <w:t xml:space="preserve"> ring-opening dioxygenase, had increased transcript abundance in the presence of all tested aromatics compared to glucose</w:t>
      </w:r>
      <w:r w:rsidR="000E24A7">
        <w:t>-grown cells</w:t>
      </w:r>
      <w:r w:rsidR="00120090">
        <w:t xml:space="preserve">, while </w:t>
      </w:r>
      <w:proofErr w:type="spellStart"/>
      <w:r w:rsidR="00120090">
        <w:rPr>
          <w:i/>
        </w:rPr>
        <w:t>ferAB</w:t>
      </w:r>
      <w:proofErr w:type="spellEnd"/>
      <w:r w:rsidR="00120090">
        <w:rPr>
          <w:i/>
        </w:rPr>
        <w:t xml:space="preserve">, </w:t>
      </w:r>
      <w:r w:rsidR="00120090">
        <w:t xml:space="preserve">which encode enzymes that act on the </w:t>
      </w:r>
      <w:r w:rsidR="00BB2973">
        <w:t>side chain</w:t>
      </w:r>
      <w:r w:rsidR="00120090">
        <w:t xml:space="preserve"> of ferulic acid, were </w:t>
      </w:r>
      <w:r w:rsidR="000E24A7">
        <w:t xml:space="preserve">the most </w:t>
      </w:r>
      <w:r w:rsidR="00120090">
        <w:t xml:space="preserve">differentially expressed in the presence of ferulic acid (Figure </w:t>
      </w:r>
      <w:r w:rsidR="00ED6864">
        <w:t>2</w:t>
      </w:r>
      <w:r w:rsidR="00120090">
        <w:t xml:space="preserve">). </w:t>
      </w:r>
    </w:p>
    <w:p w14:paraId="557AFA9A" w14:textId="11F06B97" w:rsidR="00710B58" w:rsidRDefault="000E24A7" w:rsidP="00710B58">
      <w:pPr>
        <w:spacing w:line="480" w:lineRule="auto"/>
        <w:ind w:firstLine="720"/>
      </w:pPr>
      <w:r>
        <w:lastRenderedPageBreak/>
        <w:t>Th</w:t>
      </w:r>
      <w:r w:rsidR="00A57E33">
        <w:t>ese</w:t>
      </w:r>
      <w:r>
        <w:t xml:space="preserve"> data also showed that </w:t>
      </w:r>
      <w:r w:rsidR="00BB2973">
        <w:t>m</w:t>
      </w:r>
      <w:r w:rsidR="00120090">
        <w:t xml:space="preserve">any genes encoding enzymes involved in dimer degradation were more abundant in the presence of G-diketone or GP-1 (Figure </w:t>
      </w:r>
      <w:r w:rsidR="00ED6864">
        <w:t>2</w:t>
      </w:r>
      <w:r w:rsidR="00120090">
        <w:t>)</w:t>
      </w:r>
      <w:r w:rsidR="00BB2973">
        <w:t>, even though these are monoaromatic substrates</w:t>
      </w:r>
      <w:r w:rsidR="00120090">
        <w:t xml:space="preserve">. </w:t>
      </w:r>
      <w:r w:rsidR="00946A0E">
        <w:t>These differently expressed transcripts included those from g</w:t>
      </w:r>
      <w:r w:rsidR="00AD6B7D">
        <w:t>enes encoding NAD-dependent dehydrogenases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312003">
        <w:rPr>
          <w:i/>
        </w:rPr>
        <w:t>,</w:t>
      </w:r>
      <w:r w:rsidR="00312003" w:rsidRPr="00312003">
        <w:rPr>
          <w:i/>
        </w:rPr>
        <w:t xml:space="preserve"> </w:t>
      </w:r>
      <w:proofErr w:type="spellStart"/>
      <w:r w:rsidR="00312003">
        <w:rPr>
          <w:i/>
        </w:rPr>
        <w:t>l</w:t>
      </w:r>
      <w:r w:rsidR="00312003" w:rsidRPr="00B567D1">
        <w:rPr>
          <w:i/>
        </w:rPr>
        <w:t>igD</w:t>
      </w:r>
      <w:proofErr w:type="spellEnd"/>
      <w:r w:rsidR="00312003" w:rsidRPr="00B567D1">
        <w:rPr>
          <w:i/>
        </w:rPr>
        <w:t xml:space="preserve">, </w:t>
      </w:r>
      <w:proofErr w:type="spellStart"/>
      <w:r w:rsidR="00312003">
        <w:rPr>
          <w:i/>
        </w:rPr>
        <w:t>l</w:t>
      </w:r>
      <w:r w:rsidR="00312003" w:rsidRPr="00B567D1">
        <w:rPr>
          <w:i/>
        </w:rPr>
        <w:t>igO</w:t>
      </w:r>
      <w:proofErr w:type="spellEnd"/>
      <w:r w:rsidR="00AD6B7D">
        <w:t>)</w:t>
      </w:r>
      <w:r w:rsidR="00AD6B7D" w:rsidDel="00353161">
        <w:t xml:space="preserve"> </w:t>
      </w:r>
      <w:r w:rsidR="00AD6B7D">
        <w:t xml:space="preserve"> </w:t>
      </w:r>
      <w:r w:rsidR="00AD6B7D">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16)","plainTextFormattedCitation":"(15, 16)","previouslyFormattedCitation":"(15, 16)"},"properties":{"noteIndex":0},"schema":"https://github.com/citation-style-language/schema/raw/master/csl-citation.json"}</w:instrText>
      </w:r>
      <w:r w:rsidR="00AD6B7D">
        <w:fldChar w:fldCharType="separate"/>
      </w:r>
      <w:r w:rsidR="006E670F" w:rsidRPr="006E670F">
        <w:rPr>
          <w:noProof/>
        </w:rPr>
        <w:t>(15, 16)</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057ECF">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7)","plainTextFormattedCitation":"(17)","previouslyFormattedCitation":"(17)"},"properties":{"noteIndex":0},"schema":"https://github.com/citation-style-language/schema/raw/master/csl-citation.json"}</w:instrText>
      </w:r>
      <w:r w:rsidR="00AD6B7D">
        <w:fldChar w:fldCharType="separate"/>
      </w:r>
      <w:r w:rsidR="006E670F" w:rsidRPr="006E670F">
        <w:rPr>
          <w:noProof/>
        </w:rPr>
        <w:t>(17)</w:t>
      </w:r>
      <w:r w:rsidR="00AD6B7D">
        <w:fldChar w:fldCharType="end"/>
      </w:r>
      <w:r w:rsidR="00AD6B7D">
        <w:t xml:space="preserve">, and </w:t>
      </w:r>
      <w:r w:rsidR="00D640B4">
        <w:t xml:space="preserve">a </w:t>
      </w:r>
      <w:r w:rsidR="00AD6B7D">
        <w:t>glutathione lyase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8D7BFA">
        <w:t xml:space="preserve"> and that are increased in transcript abundance in the presence of the model dimeric β-O-4 compound </w:t>
      </w:r>
      <w:proofErr w:type="spellStart"/>
      <w:r w:rsidR="004F77A8">
        <w:t>guaiacyl</w:t>
      </w:r>
      <w:proofErr w:type="spellEnd"/>
      <w:r w:rsidR="004F77A8">
        <w:t>-glycerol-β-</w:t>
      </w:r>
      <w:proofErr w:type="spellStart"/>
      <w:r w:rsidR="004F77A8">
        <w:t>guaiacyl</w:t>
      </w:r>
      <w:proofErr w:type="spellEnd"/>
      <w:r w:rsidR="004F77A8">
        <w:t xml:space="preserve"> ether (GGE)</w:t>
      </w:r>
      <w:r w:rsidR="008D7BFA">
        <w:t xml:space="preserve"> </w:t>
      </w:r>
      <w:r w:rsidR="00343832">
        <w:fldChar w:fldCharType="begin" w:fldLock="1"/>
      </w:r>
      <w:r w:rsidR="00E05185">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43832">
        <w:fldChar w:fldCharType="separate"/>
      </w:r>
      <w:r w:rsidR="00343832" w:rsidRPr="00343832">
        <w:rPr>
          <w:noProof/>
        </w:rPr>
        <w:t>(11)</w:t>
      </w:r>
      <w:r w:rsidR="00343832">
        <w:fldChar w:fldCharType="end"/>
      </w:r>
      <w:r w:rsidR="004B6017">
        <w:t>.</w:t>
      </w:r>
      <w:r w:rsidR="00AE1B1D">
        <w:t xml:space="preserve"> Most of these </w:t>
      </w:r>
      <w:proofErr w:type="spellStart"/>
      <w:r w:rsidR="00AE1B1D" w:rsidRPr="00BF7E3D">
        <w:rPr>
          <w:i/>
        </w:rPr>
        <w:t>lig</w:t>
      </w:r>
      <w:proofErr w:type="spellEnd"/>
      <w:r w:rsidR="00AE1B1D">
        <w:t xml:space="preserve"> genes are not co-loca</w:t>
      </w:r>
      <w:r w:rsidR="00343832">
        <w:t>lized</w:t>
      </w:r>
      <w:r w:rsidR="00AE1B1D">
        <w:t xml:space="preserve"> on the genome </w:t>
      </w:r>
      <w:r w:rsidR="00AE1B1D" w:rsidRPr="00330CE7">
        <w:t>(Figure S</w:t>
      </w:r>
      <w:r w:rsidR="00ED6864" w:rsidRPr="00330CE7">
        <w:t>4</w:t>
      </w:r>
      <w:r w:rsidR="00AE1B1D">
        <w:t xml:space="preserve">), so the increase in abundance of these transcripts likely results from </w:t>
      </w:r>
      <w:r w:rsidR="00A57E33">
        <w:t>the activity of multiple promoters</w:t>
      </w:r>
      <w:r w:rsidR="00120090">
        <w:t xml:space="preserve"> </w:t>
      </w:r>
      <w:r w:rsidR="00096C87">
        <w:t xml:space="preserve">when cells are grown </w:t>
      </w:r>
      <w:r>
        <w:t>in the presence of either G-diketone or GP-1</w:t>
      </w:r>
      <w:r w:rsidR="00AE1B1D">
        <w:t>.</w:t>
      </w:r>
      <w:r w:rsidR="00F0463A">
        <w:t xml:space="preserve"> </w:t>
      </w:r>
    </w:p>
    <w:p w14:paraId="0A06BCF9" w14:textId="77777777" w:rsidR="00BB2973" w:rsidRPr="00F0463A" w:rsidRDefault="00BB2973" w:rsidP="00710B58">
      <w:pPr>
        <w:spacing w:line="480" w:lineRule="auto"/>
        <w:ind w:firstLine="720"/>
      </w:pP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729368B6" w14:textId="23810969" w:rsidR="008C018D" w:rsidRDefault="003128A7" w:rsidP="003128A7">
      <w:pPr>
        <w:spacing w:line="480" w:lineRule="auto"/>
      </w:pPr>
      <w:r>
        <w:tab/>
      </w:r>
      <w:r w:rsidR="00313693">
        <w:t xml:space="preserve">Based on </w:t>
      </w:r>
      <w:r w:rsidR="00BB2973">
        <w:t xml:space="preserve">the </w:t>
      </w:r>
      <w:r w:rsidR="00313693">
        <w:t xml:space="preserve">significant </w:t>
      </w:r>
      <w:r w:rsidR="00096C87">
        <w:t xml:space="preserve">increase </w:t>
      </w:r>
      <w:r w:rsidR="00313693">
        <w:t xml:space="preserve">in transcript abundance and their </w:t>
      </w:r>
      <w:r w:rsidR="00BB2973">
        <w:t xml:space="preserve">known </w:t>
      </w:r>
      <w:r w:rsidR="00313693">
        <w:t xml:space="preserve">ability to </w:t>
      </w:r>
      <w:r w:rsidR="00BB2973">
        <w:t>oxidize a hydroxyl moiet</w:t>
      </w:r>
      <w:r w:rsidR="006256D6">
        <w:t>y</w:t>
      </w:r>
      <w:r w:rsidR="00BB2973">
        <w:t xml:space="preserve"> to a</w:t>
      </w:r>
      <w:r w:rsidR="00313693">
        <w:t xml:space="preserve"> ketone </w:t>
      </w:r>
      <w:r w:rsidR="00312003">
        <w:t>during</w:t>
      </w:r>
      <w:r w:rsidR="00BB2973">
        <w:t xml:space="preserve"> GGE metabolism </w:t>
      </w:r>
      <w:r w:rsidR="006256D6">
        <w:fldChar w:fldCharType="begin" w:fldLock="1"/>
      </w:r>
      <w:r w:rsidR="006256D6">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56D6">
        <w:fldChar w:fldCharType="separate"/>
      </w:r>
      <w:r w:rsidR="006256D6" w:rsidRPr="00343832">
        <w:rPr>
          <w:noProof/>
        </w:rPr>
        <w:t>(11)</w:t>
      </w:r>
      <w:r w:rsidR="006256D6">
        <w:fldChar w:fldCharType="end"/>
      </w:r>
      <w:r w:rsidR="00313693">
        <w:t xml:space="preserve"> we</w:t>
      </w:r>
      <w:r w:rsidR="00FB2FCE">
        <w:t xml:space="preserve"> </w:t>
      </w:r>
      <w:r w:rsidR="006256D6">
        <w:t xml:space="preserve">hypothesized a </w:t>
      </w:r>
      <w:r w:rsidR="00C5486E">
        <w:t xml:space="preserve">potential </w:t>
      </w:r>
      <w:r w:rsidR="00FB2FCE">
        <w:t xml:space="preserve">role </w:t>
      </w:r>
      <w:r w:rsidR="00C5486E">
        <w:t xml:space="preserve">of </w:t>
      </w:r>
      <w:r w:rsidR="006256D6">
        <w:t xml:space="preserve">the </w:t>
      </w:r>
      <w:proofErr w:type="spellStart"/>
      <w:r w:rsidR="00C5486E">
        <w:t>Lig</w:t>
      </w:r>
      <w:proofErr w:type="spellEnd"/>
      <w:r w:rsidR="00C5486E">
        <w:t xml:space="preserve"> dehydrogenases </w:t>
      </w:r>
      <w:r w:rsidR="006256D6">
        <w:t>(</w:t>
      </w:r>
      <w:proofErr w:type="spellStart"/>
      <w:r w:rsidR="006256D6">
        <w:t>LigL</w:t>
      </w:r>
      <w:proofErr w:type="spellEnd"/>
      <w:r w:rsidR="006256D6">
        <w:t xml:space="preserve">, </w:t>
      </w:r>
      <w:proofErr w:type="spellStart"/>
      <w:r w:rsidR="006256D6">
        <w:t>LigN</w:t>
      </w:r>
      <w:proofErr w:type="spellEnd"/>
      <w:r w:rsidR="006256D6">
        <w:t xml:space="preserve">, </w:t>
      </w:r>
      <w:proofErr w:type="spellStart"/>
      <w:r w:rsidR="006256D6">
        <w:t>LigD</w:t>
      </w:r>
      <w:proofErr w:type="spellEnd"/>
      <w:r w:rsidR="006256D6">
        <w:t xml:space="preserve">, </w:t>
      </w:r>
      <w:proofErr w:type="spellStart"/>
      <w:r w:rsidR="006256D6">
        <w:t>LigO</w:t>
      </w:r>
      <w:proofErr w:type="spellEnd"/>
      <w:r w:rsidR="006256D6">
        <w:t>)</w:t>
      </w:r>
      <w:r w:rsidR="00096C87">
        <w:t xml:space="preserve">, which are known to catalyze reversible reactions </w:t>
      </w:r>
      <w:r w:rsidR="006E670F">
        <w:fldChar w:fldCharType="begin" w:fldLock="1"/>
      </w:r>
      <w:r w:rsidR="006E670F">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6E670F">
        <w:fldChar w:fldCharType="separate"/>
      </w:r>
      <w:r w:rsidR="006E670F" w:rsidRPr="006E670F">
        <w:rPr>
          <w:noProof/>
        </w:rPr>
        <w:t>(15)</w:t>
      </w:r>
      <w:r w:rsidR="006E670F">
        <w:fldChar w:fldCharType="end"/>
      </w:r>
      <w:r w:rsidR="006E670F">
        <w:t xml:space="preserve"> </w:t>
      </w:r>
      <w:r w:rsidR="006256D6">
        <w:t xml:space="preserve">in the reduction of </w:t>
      </w:r>
      <w:r w:rsidR="00C5486E">
        <w:t>G-diketone</w:t>
      </w:r>
      <w:r w:rsidR="006256D6">
        <w:t>.</w:t>
      </w:r>
      <w:r w:rsidR="00C5486E">
        <w:t xml:space="preserve"> </w:t>
      </w:r>
      <w:r w:rsidR="006256D6">
        <w:t>W</w:t>
      </w:r>
      <w:r w:rsidR="00C5486E">
        <w:t>e</w:t>
      </w:r>
      <w:r w:rsidR="00766314">
        <w:t xml:space="preserve"> </w:t>
      </w:r>
      <w:r w:rsidR="00257CEC">
        <w:t xml:space="preserve">successfully </w:t>
      </w:r>
      <w:r w:rsidR="00766314">
        <w:t>purified</w:t>
      </w:r>
      <w:r w:rsidR="00257CEC">
        <w:t xml:space="preserve"> three </w:t>
      </w:r>
      <w:r w:rsidR="00BF2805">
        <w:t xml:space="preserve">recombinant </w:t>
      </w:r>
      <w:proofErr w:type="spellStart"/>
      <w:r w:rsidR="00766314">
        <w:t>Lig</w:t>
      </w:r>
      <w:proofErr w:type="spellEnd"/>
      <w:r w:rsidR="00FB2FCE">
        <w:t xml:space="preserve"> dehydrogenase</w:t>
      </w:r>
      <w:r w:rsidR="00277896">
        <w:t>s</w:t>
      </w:r>
      <w:r w:rsidR="00FB2FCE">
        <w:t xml:space="preserve"> </w:t>
      </w:r>
      <w:r w:rsidR="00257CEC">
        <w:t>(</w:t>
      </w:r>
      <w:proofErr w:type="spellStart"/>
      <w:r w:rsidR="00257CEC">
        <w:t>LigL</w:t>
      </w:r>
      <w:proofErr w:type="spellEnd"/>
      <w:r w:rsidR="00257CEC">
        <w:t xml:space="preserve">, </w:t>
      </w:r>
      <w:proofErr w:type="spellStart"/>
      <w:r w:rsidR="00257CEC">
        <w:t>LigN</w:t>
      </w:r>
      <w:proofErr w:type="spellEnd"/>
      <w:r w:rsidR="00257CEC">
        <w:t xml:space="preserve">, and </w:t>
      </w:r>
      <w:proofErr w:type="spellStart"/>
      <w:r w:rsidR="00257CEC">
        <w:t>LigD</w:t>
      </w:r>
      <w:proofErr w:type="spellEnd"/>
      <w:r w:rsidR="00257CEC">
        <w:t xml:space="preserve">) </w:t>
      </w:r>
      <w:r w:rsidR="00FB2FCE">
        <w:t xml:space="preserve">and tested their </w:t>
      </w:r>
      <w:r w:rsidR="00583BD6">
        <w:t xml:space="preserve">activity </w:t>
      </w:r>
      <w:r w:rsidR="00766314" w:rsidRPr="00766314">
        <w:rPr>
          <w:i/>
        </w:rPr>
        <w:t>in vitro</w:t>
      </w:r>
      <w:r w:rsidR="00906805">
        <w:rPr>
          <w:i/>
        </w:rPr>
        <w:t>.</w:t>
      </w:r>
      <w:r w:rsidR="008C018D" w:rsidRPr="008C018D">
        <w:t xml:space="preserve"> </w:t>
      </w:r>
      <w:r w:rsidR="008C018D">
        <w:t>W</w:t>
      </w:r>
      <w:r w:rsidR="008C018D" w:rsidRPr="00C55F96">
        <w:t xml:space="preserve">e were not able to </w:t>
      </w:r>
      <w:r w:rsidR="008C018D">
        <w:t xml:space="preserve">obtain a recombinant </w:t>
      </w:r>
      <w:proofErr w:type="spellStart"/>
      <w:r w:rsidR="008C018D" w:rsidRPr="00C55F96">
        <w:t>LigO</w:t>
      </w:r>
      <w:proofErr w:type="spellEnd"/>
      <w:r w:rsidR="008C018D" w:rsidRPr="00C55F96">
        <w:t xml:space="preserve"> </w:t>
      </w:r>
      <w:r w:rsidR="008C018D">
        <w:t xml:space="preserve">protein, so no </w:t>
      </w:r>
      <w:r w:rsidR="006256D6" w:rsidRPr="001C7CCD">
        <w:rPr>
          <w:i/>
          <w:iCs/>
        </w:rPr>
        <w:t>in vitro</w:t>
      </w:r>
      <w:r w:rsidR="006256D6">
        <w:t xml:space="preserve"> assays</w:t>
      </w:r>
      <w:r w:rsidR="008C018D">
        <w:t xml:space="preserve"> were performed with this enzyme.</w:t>
      </w:r>
    </w:p>
    <w:p w14:paraId="0098C915" w14:textId="0624066E" w:rsidR="005277C4" w:rsidRDefault="005277C4" w:rsidP="005277C4">
      <w:pPr>
        <w:spacing w:line="480" w:lineRule="auto"/>
        <w:ind w:firstLine="720"/>
      </w:pPr>
      <w:r>
        <w:t xml:space="preserve">When testing 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for activity with G-diketone </w:t>
      </w:r>
      <w:r w:rsidRPr="00766314">
        <w:rPr>
          <w:i/>
        </w:rPr>
        <w:t>in vitro</w:t>
      </w:r>
      <w:r>
        <w:rPr>
          <w:i/>
        </w:rPr>
        <w:t>,</w:t>
      </w:r>
      <w:r>
        <w:t xml:space="preserve"> we found that this aromatic compound was </w:t>
      </w:r>
      <w:r w:rsidR="00312003">
        <w:t xml:space="preserve">transformed </w:t>
      </w:r>
      <w:r>
        <w:t xml:space="preserve">in a time-dependent manner (Figure </w:t>
      </w:r>
      <w:r w:rsidR="00ED6864">
        <w:t>3</w:t>
      </w:r>
      <w:r>
        <w:t xml:space="preserve">). The time-dependent </w:t>
      </w:r>
      <w:r w:rsidR="00312003">
        <w:t xml:space="preserve">transformation </w:t>
      </w:r>
      <w:r>
        <w:t xml:space="preserve">of G-diketone required the presence of NADH (Figure </w:t>
      </w:r>
      <w:r w:rsidR="00ED6864">
        <w:t>3</w:t>
      </w:r>
      <w:r>
        <w:t>), suggesting that NADH is a cofactor for this activity with all three dehydrogenases</w:t>
      </w:r>
      <w:r w:rsidR="00312003">
        <w:t xml:space="preserve">, and </w:t>
      </w:r>
      <w:r w:rsidR="00312003">
        <w:lastRenderedPageBreak/>
        <w:t xml:space="preserve">consequently, </w:t>
      </w:r>
      <w:r w:rsidR="00E57840">
        <w:t>that the transformation of G-diketone was a reduction</w:t>
      </w:r>
      <w:r>
        <w:t xml:space="preserve">. To better understand </w:t>
      </w:r>
      <w:r w:rsidR="000879E2">
        <w:t xml:space="preserve">the </w:t>
      </w:r>
      <w:r>
        <w:t xml:space="preserve">activity </w:t>
      </w:r>
      <w:r w:rsidR="000879E2">
        <w:t xml:space="preserve">of these </w:t>
      </w:r>
      <w:proofErr w:type="spellStart"/>
      <w:r w:rsidR="000879E2">
        <w:t>Lig</w:t>
      </w:r>
      <w:proofErr w:type="spellEnd"/>
      <w:r w:rsidR="000879E2">
        <w:t xml:space="preserve"> dehydrogenases </w:t>
      </w:r>
      <w:r>
        <w:t xml:space="preserve">with G-diketone, we analyzed the aromatic products of the </w:t>
      </w:r>
      <w:r>
        <w:rPr>
          <w:i/>
        </w:rPr>
        <w:t xml:space="preserve">in vitro </w:t>
      </w:r>
      <w:r>
        <w:t xml:space="preserve">reactions by GC-MS (Figure </w:t>
      </w:r>
      <w:r w:rsidR="00ED6864">
        <w:t>4</w:t>
      </w:r>
      <w:r>
        <w:t>)</w:t>
      </w:r>
      <w:r w:rsidR="00E57840">
        <w:t xml:space="preserve">. After 24 </w:t>
      </w:r>
      <w:proofErr w:type="spellStart"/>
      <w:r w:rsidR="00E57840">
        <w:t>hr</w:t>
      </w:r>
      <w:proofErr w:type="spellEnd"/>
      <w:r w:rsidR="00E57840">
        <w:t xml:space="preserve"> of incubation with G-diketone and NADH,</w:t>
      </w:r>
      <w:r>
        <w:t xml:space="preserve"> </w:t>
      </w:r>
      <w:r w:rsidR="00D53A35">
        <w:t xml:space="preserve">GP-2 </w:t>
      </w:r>
      <w:r w:rsidR="00E57840">
        <w:t xml:space="preserve">(Table S1) </w:t>
      </w:r>
      <w:r w:rsidR="00D53A35">
        <w:t xml:space="preserve">was </w:t>
      </w:r>
      <w:r w:rsidR="000879E2">
        <w:t xml:space="preserve">identified </w:t>
      </w:r>
      <w:r w:rsidR="006256D6">
        <w:t xml:space="preserve">as the product of </w:t>
      </w:r>
      <w:r w:rsidR="00D53A35">
        <w:t xml:space="preserve">reactions </w:t>
      </w:r>
      <w:r w:rsidR="000879E2">
        <w:t xml:space="preserve">with all three </w:t>
      </w:r>
      <w:proofErr w:type="spellStart"/>
      <w:r w:rsidR="000879E2">
        <w:t>Lig</w:t>
      </w:r>
      <w:proofErr w:type="spellEnd"/>
      <w:r w:rsidR="000879E2">
        <w:t xml:space="preserve"> Dehydrogenases </w:t>
      </w:r>
      <w:r w:rsidR="00E57840">
        <w:t xml:space="preserve">and </w:t>
      </w:r>
      <w:r w:rsidR="0029469D">
        <w:t>G-diketone</w:t>
      </w:r>
      <w:r w:rsidR="00D53A35">
        <w:t xml:space="preserve"> </w:t>
      </w:r>
      <w:r w:rsidR="006256D6">
        <w:t>was completely transformed</w:t>
      </w:r>
      <w:r w:rsidR="00D53A35">
        <w:t xml:space="preserve"> (Figure </w:t>
      </w:r>
      <w:r w:rsidR="00ED6864">
        <w:t>4</w:t>
      </w:r>
      <w:r w:rsidR="00D53A35">
        <w:t xml:space="preserve">). </w:t>
      </w:r>
      <w:r w:rsidR="004F221B">
        <w:t xml:space="preserve">GP-1 was not stable in the 24-hr incubations with the </w:t>
      </w:r>
      <w:proofErr w:type="spellStart"/>
      <w:r w:rsidR="004F221B">
        <w:t>Lig</w:t>
      </w:r>
      <w:proofErr w:type="spellEnd"/>
      <w:r w:rsidR="004F221B">
        <w:t xml:space="preserve"> dehydrogenases in the presence or absence of NADH (Figure 3B), but when the products of GP-1 transformation were assayed with GC-MS, both </w:t>
      </w:r>
      <w:proofErr w:type="spellStart"/>
      <w:r w:rsidR="004F221B">
        <w:t>threo</w:t>
      </w:r>
      <w:proofErr w:type="spellEnd"/>
      <w:r w:rsidR="004F221B">
        <w:t xml:space="preserve">- and erythro-GD were detected only in </w:t>
      </w:r>
      <w:proofErr w:type="spellStart"/>
      <w:r w:rsidR="004F221B">
        <w:t>experimnts</w:t>
      </w:r>
      <w:proofErr w:type="spellEnd"/>
      <w:r w:rsidR="004F221B">
        <w:t xml:space="preserve"> with </w:t>
      </w:r>
      <w:proofErr w:type="spellStart"/>
      <w:r w:rsidR="004F221B">
        <w:t>LigL</w:t>
      </w:r>
      <w:proofErr w:type="spellEnd"/>
      <w:r w:rsidR="004F221B">
        <w:t xml:space="preserve"> </w:t>
      </w:r>
      <w:r w:rsidR="00D53A35">
        <w:t xml:space="preserve">(Figure </w:t>
      </w:r>
      <w:r w:rsidR="00ED6864">
        <w:t>4</w:t>
      </w:r>
      <w:r w:rsidR="00D53A35">
        <w:t xml:space="preserve">). </w:t>
      </w:r>
      <w:r>
        <w:t xml:space="preserve">These results demonstrated tha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each have the ability to reduce </w:t>
      </w:r>
      <w:r w:rsidR="00D53A35">
        <w:t xml:space="preserve">the </w:t>
      </w:r>
      <w:r w:rsidR="0030355D">
        <w:t>Cα</w:t>
      </w:r>
      <w:r w:rsidR="00D53A35">
        <w:t xml:space="preserve"> ketone</w:t>
      </w:r>
      <w:r>
        <w:t xml:space="preserve"> of G-diketone when NADH is provided as a source of reducing power</w:t>
      </w:r>
      <w:r w:rsidR="00D53A35">
        <w:t xml:space="preserve">, and that </w:t>
      </w:r>
      <w:proofErr w:type="spellStart"/>
      <w:r w:rsidR="00D53A35">
        <w:t>LigL</w:t>
      </w:r>
      <w:proofErr w:type="spellEnd"/>
      <w:r w:rsidR="00D53A35">
        <w:t xml:space="preserve"> is a</w:t>
      </w:r>
      <w:r w:rsidR="00594726">
        <w:t>dditionally</w:t>
      </w:r>
      <w:r w:rsidR="00D53A35">
        <w:t xml:space="preserve"> capable of </w:t>
      </w:r>
      <w:r w:rsidR="00E57840">
        <w:t xml:space="preserve">NADH-dependent </w:t>
      </w:r>
      <w:r w:rsidR="00D53A35">
        <w:t>reduc</w:t>
      </w:r>
      <w:r w:rsidR="00E57840">
        <w:t>tion</w:t>
      </w:r>
      <w:r w:rsidR="00D53A35">
        <w:t xml:space="preserve"> </w:t>
      </w:r>
      <w:r w:rsidR="00E57840">
        <w:t xml:space="preserve">of </w:t>
      </w:r>
      <w:r w:rsidR="00D53A35">
        <w:t xml:space="preserve">the </w:t>
      </w:r>
      <w:r w:rsidR="0030355D">
        <w:t>Cα</w:t>
      </w:r>
      <w:r w:rsidR="00D53A35">
        <w:t xml:space="preserve"> ketone when the C</w:t>
      </w:r>
      <w:r w:rsidR="00541694">
        <w:sym w:font="Symbol" w:char="F062"/>
      </w:r>
      <w:r w:rsidR="00D53A35">
        <w:t xml:space="preserve"> ketone is already </w:t>
      </w:r>
      <w:r w:rsidR="00541694">
        <w:t>reduced</w:t>
      </w:r>
      <w:r w:rsidR="00443621">
        <w:t>, as is the case in GP-1</w:t>
      </w:r>
      <w:r>
        <w:t xml:space="preserve">. </w:t>
      </w:r>
    </w:p>
    <w:p w14:paraId="768FB720" w14:textId="675ED99B" w:rsidR="00256C35" w:rsidRDefault="00FB2FCE" w:rsidP="00FA6718">
      <w:pPr>
        <w:spacing w:line="480" w:lineRule="auto"/>
        <w:ind w:firstLine="720"/>
      </w:pPr>
      <w:r>
        <w:t xml:space="preserve">Since homologues of these enzymes have been studied for their NAD-dependent dehydrogenase activity on β-O-4 linked aromatic dimers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 xml:space="preserve">, we </w:t>
      </w:r>
      <w:r w:rsidR="008C3A4E">
        <w:t xml:space="preserve">measured </w:t>
      </w:r>
      <w:r>
        <w:t xml:space="preserve">the kinetic parameters of these recombinant </w:t>
      </w:r>
      <w:proofErr w:type="spellStart"/>
      <w:r>
        <w:t>Lig</w:t>
      </w:r>
      <w:proofErr w:type="spellEnd"/>
      <w:r>
        <w:t xml:space="preserve"> proteins </w:t>
      </w:r>
      <w:r w:rsidR="00443621">
        <w:t xml:space="preserve">in their oxidative and reductive directions by </w:t>
      </w:r>
      <w:r>
        <w:t xml:space="preserve">spectrophotometric </w:t>
      </w:r>
      <w:r w:rsidR="00443621">
        <w:t xml:space="preserve">measurement of </w:t>
      </w:r>
      <w:r>
        <w:t>NAD</w:t>
      </w:r>
      <w:r w:rsidR="00443621">
        <w:t>+</w:t>
      </w:r>
      <w:r>
        <w:t xml:space="preserve"> </w:t>
      </w:r>
      <w:r w:rsidR="00443621">
        <w:t xml:space="preserve">reduction </w:t>
      </w:r>
      <w:r w:rsidR="00256C35">
        <w:t xml:space="preserve">when incubated with GGE, </w:t>
      </w:r>
      <w:r w:rsidR="00443621">
        <w:t xml:space="preserve">and </w:t>
      </w:r>
      <w:r w:rsidR="00256C35">
        <w:t xml:space="preserve">of </w:t>
      </w:r>
      <w:r>
        <w:t>NAD</w:t>
      </w:r>
      <w:r w:rsidR="00443621">
        <w:t>H oxidation</w:t>
      </w:r>
      <w:r w:rsidR="00256C35">
        <w:t xml:space="preserve"> when incubated with G-diketone</w:t>
      </w:r>
      <w:r w:rsidR="00443621">
        <w:t>, respectively</w:t>
      </w:r>
      <w:r>
        <w:t xml:space="preserve"> (</w:t>
      </w:r>
      <w:r w:rsidR="00BE7ED5">
        <w:t xml:space="preserve">Figure </w:t>
      </w:r>
      <w:r w:rsidR="00ED6864">
        <w:t>5</w:t>
      </w:r>
      <w:r w:rsidR="00DC15BF">
        <w:t>, Figure S5</w:t>
      </w:r>
      <w:r>
        <w:t xml:space="preserve">). </w:t>
      </w:r>
      <w:r w:rsidR="00B239DA">
        <w:t xml:space="preserve">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showed relatively similar turnover frequencies (</w:t>
      </w:r>
      <w:proofErr w:type="spellStart"/>
      <w:r w:rsidR="00B239DA">
        <w:t>k</w:t>
      </w:r>
      <w:r w:rsidRPr="005C5DF0">
        <w:rPr>
          <w:vertAlign w:val="subscript"/>
        </w:rPr>
        <w:t>cat</w:t>
      </w:r>
      <w:proofErr w:type="spellEnd"/>
      <w:r>
        <w:t xml:space="preserve">) and </w:t>
      </w:r>
      <w:proofErr w:type="spellStart"/>
      <w:r>
        <w:t>Michaelis</w:t>
      </w:r>
      <w:proofErr w:type="spellEnd"/>
      <w:r>
        <w:t>-Menten half-saturation constants (K</w:t>
      </w:r>
      <w:r w:rsidRPr="005C5DF0">
        <w:rPr>
          <w:vertAlign w:val="subscript"/>
        </w:rPr>
        <w:t>m</w:t>
      </w:r>
      <w:r>
        <w:t>) when incubated with GGE and NAD</w:t>
      </w:r>
      <w:r w:rsidRPr="00653663">
        <w:rPr>
          <w:vertAlign w:val="superscript"/>
        </w:rPr>
        <w:t>+</w:t>
      </w:r>
      <w:r w:rsidR="00257CEC">
        <w:t xml:space="preserve"> (Figure </w:t>
      </w:r>
      <w:r w:rsidR="00ED6864">
        <w:t>5</w:t>
      </w:r>
      <w:r w:rsidR="00257CEC">
        <w:t>),</w:t>
      </w:r>
      <w:r>
        <w:t xml:space="preserve"> as expected given previous reports of </w:t>
      </w:r>
      <w:r w:rsidR="00256C35">
        <w:t xml:space="preserve">the kinetics of </w:t>
      </w:r>
      <w:r w:rsidR="002717CE">
        <w:t xml:space="preserve">their homologues from </w:t>
      </w:r>
      <w:proofErr w:type="spellStart"/>
      <w:r w:rsidRPr="00A0767E">
        <w:rPr>
          <w:i/>
        </w:rPr>
        <w:t>Sphingobium</w:t>
      </w:r>
      <w:proofErr w:type="spellEnd"/>
      <w:r>
        <w:t xml:space="preserve"> SYK-6 with this substrate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w:t>
      </w:r>
      <w:r w:rsidR="002717CE">
        <w:t xml:space="preserve"> </w:t>
      </w:r>
      <w:r w:rsidR="00906805">
        <w:t xml:space="preserve">However, the </w:t>
      </w:r>
      <w:proofErr w:type="spellStart"/>
      <w:r w:rsidR="008D27F8">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57CEC">
        <w:t>with</w:t>
      </w:r>
      <w:r w:rsidR="002717CE">
        <w:t xml:space="preserve"> </w:t>
      </w:r>
      <w:r w:rsidR="0029469D">
        <w:t>G-diketone</w:t>
      </w:r>
      <w:r w:rsidR="00257CEC">
        <w:t xml:space="preserve"> (1.44</w:t>
      </w:r>
      <w:r w:rsidR="00E57840">
        <w:t xml:space="preserve"> sec</w:t>
      </w:r>
      <w:r w:rsidR="00E57840" w:rsidRPr="001C7CCD">
        <w:rPr>
          <w:vertAlign w:val="superscript"/>
        </w:rPr>
        <w:t>-1</w:t>
      </w:r>
      <w:r w:rsidR="00257CEC">
        <w:t>)</w:t>
      </w:r>
      <w:r w:rsidR="00906805">
        <w:t xml:space="preserve"> was </w:t>
      </w:r>
      <w:r w:rsidR="00257CEC">
        <w:t>over 10-fold</w:t>
      </w:r>
      <w:r w:rsidR="00906805">
        <w:t xml:space="preserve"> </w:t>
      </w:r>
      <w:r w:rsidR="00256C35">
        <w:t xml:space="preserve">greater </w:t>
      </w:r>
      <w:r w:rsidR="00257CEC">
        <w:t xml:space="preserve">than </w:t>
      </w:r>
      <w:r w:rsidR="00257CEC" w:rsidRPr="00E57840">
        <w:t xml:space="preserve">the </w:t>
      </w:r>
      <w:proofErr w:type="spellStart"/>
      <w:r w:rsidR="00257CEC" w:rsidRPr="00E57840">
        <w:t>k</w:t>
      </w:r>
      <w:r w:rsidR="00257CEC" w:rsidRPr="001C7CCD">
        <w:rPr>
          <w:vertAlign w:val="subscript"/>
        </w:rPr>
        <w:t>cat</w:t>
      </w:r>
      <w:proofErr w:type="spellEnd"/>
      <w:r w:rsidR="00257CEC" w:rsidRPr="00E57840">
        <w:t xml:space="preserve"> value for </w:t>
      </w:r>
      <w:r w:rsidR="00E57840" w:rsidRPr="00E57840">
        <w:t xml:space="preserve">the same enzyme </w:t>
      </w:r>
      <w:r w:rsidR="00906805" w:rsidRPr="00E57840">
        <w:t>with GGE</w:t>
      </w:r>
      <w:r w:rsidR="00257CEC" w:rsidRPr="00E57840">
        <w:t xml:space="preserve"> (0.12</w:t>
      </w:r>
      <w:r w:rsidR="00E57840" w:rsidRPr="00E57840">
        <w:t xml:space="preserve"> sec</w:t>
      </w:r>
      <w:r w:rsidR="00E57840" w:rsidRPr="00E57840">
        <w:rPr>
          <w:vertAlign w:val="superscript"/>
        </w:rPr>
        <w:t>-1</w:t>
      </w:r>
      <w:r w:rsidR="00257CEC" w:rsidRPr="00E57840">
        <w:t>)</w:t>
      </w:r>
      <w:r w:rsidR="000879E2">
        <w:t>. We also found that</w:t>
      </w:r>
      <w:r w:rsidR="00257CEC" w:rsidRPr="00E57840">
        <w:t xml:space="preserve"> </w:t>
      </w:r>
      <w:proofErr w:type="spellStart"/>
      <w:r w:rsidR="00906805" w:rsidRPr="00E57840">
        <w:t>LigN</w:t>
      </w:r>
      <w:proofErr w:type="spellEnd"/>
      <w:r w:rsidR="00906805" w:rsidRPr="00E57840">
        <w:t xml:space="preserve"> and </w:t>
      </w:r>
      <w:proofErr w:type="spellStart"/>
      <w:r w:rsidR="00906805" w:rsidRPr="00E57840">
        <w:t>LigD</w:t>
      </w:r>
      <w:proofErr w:type="spellEnd"/>
      <w:r w:rsidR="00257CEC" w:rsidRPr="00E57840">
        <w:t xml:space="preserve"> both</w:t>
      </w:r>
      <w:r w:rsidR="00906805" w:rsidRPr="00E57840">
        <w:t xml:space="preserve"> </w:t>
      </w:r>
      <w:r w:rsidR="00D77187" w:rsidRPr="00E57840">
        <w:t xml:space="preserve">had significantly lower </w:t>
      </w:r>
      <w:proofErr w:type="spellStart"/>
      <w:r w:rsidR="008D27F8" w:rsidRPr="00E57840">
        <w:t>k</w:t>
      </w:r>
      <w:r w:rsidR="00D77187" w:rsidRPr="00E57840">
        <w:rPr>
          <w:vertAlign w:val="subscript"/>
        </w:rPr>
        <w:t>cat</w:t>
      </w:r>
      <w:proofErr w:type="spellEnd"/>
      <w:r w:rsidR="00D77187" w:rsidRPr="00E57840">
        <w:t xml:space="preserve"> values for </w:t>
      </w:r>
      <w:r w:rsidR="0029469D">
        <w:t>G-diketone</w:t>
      </w:r>
      <w:r w:rsidR="00D77187" w:rsidRPr="00E57840">
        <w:t xml:space="preserve"> than GGE</w:t>
      </w:r>
      <w:r w:rsidR="00257CEC" w:rsidRPr="00E57840">
        <w:t xml:space="preserve"> (0.1 and </w:t>
      </w:r>
      <w:r w:rsidR="00257CEC" w:rsidRPr="00E57840">
        <w:lastRenderedPageBreak/>
        <w:t>0.02</w:t>
      </w:r>
      <w:r w:rsidR="00E57840" w:rsidRPr="00317942">
        <w:t xml:space="preserve"> </w:t>
      </w:r>
      <w:r w:rsidR="00E57840" w:rsidRPr="00E57840">
        <w:t>s</w:t>
      </w:r>
      <w:r w:rsidR="00E57840" w:rsidRPr="00223CEB">
        <w:t>ec</w:t>
      </w:r>
      <w:r w:rsidR="00E57840" w:rsidRPr="00223CEB">
        <w:rPr>
          <w:vertAlign w:val="superscript"/>
        </w:rPr>
        <w:t>-1</w:t>
      </w:r>
      <w:r w:rsidR="00E57840" w:rsidRPr="00CE14D9">
        <w:rPr>
          <w:vertAlign w:val="superscript"/>
        </w:rPr>
        <w:t xml:space="preserve"> </w:t>
      </w:r>
      <w:r w:rsidR="00E57840" w:rsidRPr="00317942">
        <w:t>for</w:t>
      </w:r>
      <w:r w:rsidR="00E57840" w:rsidRPr="00E57840">
        <w:t xml:space="preserve"> </w:t>
      </w:r>
      <w:r w:rsidR="00E57840" w:rsidRPr="00223CEB">
        <w:t>G-di</w:t>
      </w:r>
      <w:r w:rsidR="00E57840" w:rsidRPr="00CE14D9">
        <w:t>ketone</w:t>
      </w:r>
      <w:r w:rsidR="00E57840" w:rsidRPr="00E57840">
        <w:t xml:space="preserve"> reduction</w:t>
      </w:r>
      <w:r w:rsidR="00257CEC" w:rsidRPr="00E57840">
        <w:t>,</w:t>
      </w:r>
      <w:r w:rsidR="00E57840" w:rsidRPr="00317942">
        <w:t xml:space="preserve"> 0.3 and 0.2 </w:t>
      </w:r>
      <w:r w:rsidR="00E57840" w:rsidRPr="00E57840">
        <w:t>s</w:t>
      </w:r>
      <w:r w:rsidR="00E57840" w:rsidRPr="00223CEB">
        <w:t>ec</w:t>
      </w:r>
      <w:r w:rsidR="00E57840" w:rsidRPr="00223CEB">
        <w:rPr>
          <w:vertAlign w:val="superscript"/>
        </w:rPr>
        <w:t>-1</w:t>
      </w:r>
      <w:r w:rsidR="00257CEC" w:rsidRPr="00CE14D9">
        <w:t xml:space="preserve"> </w:t>
      </w:r>
      <w:r w:rsidR="00E57840" w:rsidRPr="00317942">
        <w:t xml:space="preserve">for GGE oxidation, </w:t>
      </w:r>
      <w:r w:rsidR="00257CEC" w:rsidRPr="00E57840">
        <w:t>respectively</w:t>
      </w:r>
      <w:r w:rsidR="00257CEC" w:rsidRPr="00223CEB">
        <w:t>)</w:t>
      </w:r>
      <w:r w:rsidR="00D77187" w:rsidRPr="00223CEB">
        <w:t xml:space="preserve"> </w:t>
      </w:r>
      <w:r w:rsidR="00906805" w:rsidRPr="00223CEB">
        <w:t>(</w:t>
      </w:r>
      <w:r w:rsidR="00BE7ED5" w:rsidRPr="00223CEB">
        <w:t xml:space="preserve">Figure </w:t>
      </w:r>
      <w:r w:rsidR="00ED6864">
        <w:t>5</w:t>
      </w:r>
      <w:r w:rsidR="00906805" w:rsidRPr="00CE14D9">
        <w:t>). This finding</w:t>
      </w:r>
      <w:r w:rsidR="00906805">
        <w:t xml:space="preserve"> </w:t>
      </w:r>
      <w:r w:rsidR="00257CEC">
        <w:t>suggests</w:t>
      </w:r>
      <w:r w:rsidR="00906805">
        <w:t xml:space="preserve"> that </w:t>
      </w:r>
      <w:proofErr w:type="spellStart"/>
      <w:r w:rsidR="00906805">
        <w:t>LigL</w:t>
      </w:r>
      <w:proofErr w:type="spellEnd"/>
      <w:r w:rsidR="00906805">
        <w:t xml:space="preserve"> </w:t>
      </w:r>
      <w:r w:rsidR="008D27F8">
        <w:t xml:space="preserve">has a </w:t>
      </w:r>
      <w:r w:rsidR="00906805">
        <w:t xml:space="preserve">faster </w:t>
      </w:r>
      <w:r w:rsidR="008D27F8">
        <w:t xml:space="preserve">turnover with </w:t>
      </w:r>
      <w:r w:rsidR="0029469D">
        <w:t>G-diketone</w:t>
      </w:r>
      <w:r w:rsidR="00906805">
        <w:t xml:space="preserve"> than </w:t>
      </w:r>
      <w:r w:rsidR="00C004C5">
        <w:t xml:space="preserve">with </w:t>
      </w:r>
      <w:r w:rsidR="00906805">
        <w:t xml:space="preserve">GGE compared to </w:t>
      </w:r>
      <w:proofErr w:type="spellStart"/>
      <w:r w:rsidR="00906805">
        <w:t>LigN</w:t>
      </w:r>
      <w:proofErr w:type="spellEnd"/>
      <w:r w:rsidR="00906805">
        <w:t xml:space="preserve"> and </w:t>
      </w:r>
      <w:proofErr w:type="spellStart"/>
      <w:r w:rsidR="00906805">
        <w:t>LigD</w:t>
      </w:r>
      <w:proofErr w:type="spellEnd"/>
      <w:r w:rsidR="00906805">
        <w:t xml:space="preserve">. </w:t>
      </w:r>
      <w:r w:rsidR="00257CEC">
        <w:t xml:space="preserve">For </w:t>
      </w:r>
      <w:proofErr w:type="spellStart"/>
      <w:r w:rsidR="00257CEC">
        <w:t>LigD</w:t>
      </w:r>
      <w:proofErr w:type="spellEnd"/>
      <w:r w:rsidR="00257CEC">
        <w:t xml:space="preserve">, we </w:t>
      </w:r>
      <w:r w:rsidR="000879E2">
        <w:t xml:space="preserve">found that its </w:t>
      </w:r>
      <w:proofErr w:type="spellStart"/>
      <w:r w:rsidR="00257CEC">
        <w:t>k</w:t>
      </w:r>
      <w:r w:rsidR="00257CEC">
        <w:rPr>
          <w:vertAlign w:val="subscript"/>
        </w:rPr>
        <w:t>cat</w:t>
      </w:r>
      <w:proofErr w:type="spellEnd"/>
      <w:r w:rsidR="00257CEC">
        <w:t xml:space="preserve"> value with </w:t>
      </w:r>
      <w:r w:rsidR="0029469D">
        <w:t>G-diketone</w:t>
      </w:r>
      <w:r w:rsidR="00257CEC">
        <w:t xml:space="preserve"> was</w:t>
      </w:r>
      <w:r w:rsidR="00F51152">
        <w:t xml:space="preserve"> 10-fold</w:t>
      </w:r>
      <w:r w:rsidR="00257CEC">
        <w:t xml:space="preserve"> </w:t>
      </w:r>
      <w:r w:rsidR="00F51152">
        <w:t>lower (0.02</w:t>
      </w:r>
      <w:r w:rsidR="00223CEB">
        <w:t xml:space="preserve"> sec</w:t>
      </w:r>
      <w:r w:rsidR="00223CEB" w:rsidRPr="00EF556C">
        <w:rPr>
          <w:vertAlign w:val="superscript"/>
        </w:rPr>
        <w:t>-1</w:t>
      </w:r>
      <w:r w:rsidR="00F51152">
        <w:t xml:space="preserve">) than the </w:t>
      </w:r>
      <w:proofErr w:type="spellStart"/>
      <w:r w:rsidR="00F51152">
        <w:t>k</w:t>
      </w:r>
      <w:r w:rsidR="00F51152">
        <w:rPr>
          <w:vertAlign w:val="subscript"/>
        </w:rPr>
        <w:t>cat</w:t>
      </w:r>
      <w:proofErr w:type="spellEnd"/>
      <w:r w:rsidR="00F51152">
        <w:t xml:space="preserve"> value with GGE (0.2</w:t>
      </w:r>
      <w:r w:rsidR="00223CEB">
        <w:t xml:space="preserve"> sec</w:t>
      </w:r>
      <w:r w:rsidR="00223CEB" w:rsidRPr="00EF556C">
        <w:rPr>
          <w:vertAlign w:val="superscript"/>
        </w:rPr>
        <w:t>-1</w:t>
      </w:r>
      <w:r w:rsidR="00F51152">
        <w:t xml:space="preserve">), suggesting that </w:t>
      </w:r>
      <w:proofErr w:type="spellStart"/>
      <w:r w:rsidR="00F51152">
        <w:t>LigD</w:t>
      </w:r>
      <w:proofErr w:type="spellEnd"/>
      <w:r w:rsidR="00F51152">
        <w:t xml:space="preserve"> acts more rapidly on GGE than on </w:t>
      </w:r>
      <w:r w:rsidR="0029469D">
        <w:t>G-diketone</w:t>
      </w:r>
      <w:r w:rsidR="00F51152">
        <w:t xml:space="preserve">. </w:t>
      </w:r>
    </w:p>
    <w:p w14:paraId="34E6ED78" w14:textId="51FD4EDB" w:rsidR="00906805" w:rsidRDefault="00256C35" w:rsidP="00FA6718">
      <w:pPr>
        <w:spacing w:line="480" w:lineRule="auto"/>
        <w:ind w:firstLine="720"/>
      </w:pPr>
      <w:r w:rsidRPr="00223CEB">
        <w:t xml:space="preserve">We </w:t>
      </w:r>
      <w:r w:rsidR="001D3979">
        <w:t xml:space="preserve">also </w:t>
      </w:r>
      <w:r w:rsidRPr="00223CEB">
        <w:t xml:space="preserve">attempted to measure kinetic parameters </w:t>
      </w:r>
      <w:r w:rsidR="00E57840" w:rsidRPr="00223CEB">
        <w:t xml:space="preserve">of </w:t>
      </w:r>
      <w:proofErr w:type="spellStart"/>
      <w:r w:rsidR="00E57840" w:rsidRPr="00223CEB">
        <w:t>LigL</w:t>
      </w:r>
      <w:proofErr w:type="spellEnd"/>
      <w:r w:rsidR="00E57840" w:rsidRPr="00223CEB">
        <w:t xml:space="preserve"> </w:t>
      </w:r>
      <w:r w:rsidRPr="00223CEB">
        <w:t>with GP-1 and NADH as the substrates</w:t>
      </w:r>
      <w:r w:rsidR="00E57840" w:rsidRPr="00223CEB">
        <w:t xml:space="preserve"> since this enzyme showed reductive activity with GP-1 (Figure </w:t>
      </w:r>
      <w:r w:rsidR="00ED6864">
        <w:t>4</w:t>
      </w:r>
      <w:r w:rsidR="00E57840" w:rsidRPr="00223CEB">
        <w:t>)</w:t>
      </w:r>
      <w:r w:rsidRPr="00223CEB">
        <w:t>, but absorbance of a putative reaction product at 340 nm interfered with our ability to monitor NADH oxidation.</w:t>
      </w:r>
      <w:r>
        <w:t xml:space="preserve"> </w:t>
      </w:r>
      <w:r w:rsidR="004F221B">
        <w:t xml:space="preserve">The presence of a reaction product is consistent with the observed disappearance of GP-1 in the </w:t>
      </w:r>
      <w:r w:rsidR="004F221B">
        <w:rPr>
          <w:i/>
        </w:rPr>
        <w:t xml:space="preserve">in vitro </w:t>
      </w:r>
      <w:r w:rsidR="004F221B">
        <w:t xml:space="preserve">experiments (Figure 3B). </w:t>
      </w:r>
      <w:r w:rsidR="00F51152">
        <w:t>However, w</w:t>
      </w:r>
      <w:r w:rsidR="0078209B" w:rsidRPr="002265AB">
        <w:t xml:space="preserve">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w:t>
      </w:r>
      <w:r w:rsidR="00E57840">
        <w:t xml:space="preserve"> and NAD+</w:t>
      </w:r>
      <w:r w:rsidR="0078209B" w:rsidRPr="002265AB">
        <w:t>, reduction of NAD+ was observed</w:t>
      </w:r>
      <w:r w:rsidR="00F51152">
        <w:t xml:space="preserve"> with a relatively low </w:t>
      </w:r>
      <w:proofErr w:type="spellStart"/>
      <w:r w:rsidR="00F51152">
        <w:t>k</w:t>
      </w:r>
      <w:r w:rsidR="00F51152">
        <w:rPr>
          <w:vertAlign w:val="subscript"/>
        </w:rPr>
        <w:t>cat</w:t>
      </w:r>
      <w:proofErr w:type="spellEnd"/>
      <w:r w:rsidR="00F51152">
        <w:t xml:space="preserve"> value</w:t>
      </w:r>
      <w:r w:rsidR="0078209B" w:rsidRPr="002265AB">
        <w:t xml:space="preserve"> </w:t>
      </w:r>
      <w:r w:rsidR="00F51152">
        <w:t>(0.03</w:t>
      </w:r>
      <w:r w:rsidR="00223CEB">
        <w:t xml:space="preserve"> sec</w:t>
      </w:r>
      <w:r w:rsidR="00223CEB" w:rsidRPr="00EF556C">
        <w:rPr>
          <w:vertAlign w:val="superscript"/>
        </w:rPr>
        <w:t>-1</w:t>
      </w:r>
      <w:r w:rsidR="00F51152">
        <w:t xml:space="preserve">), </w:t>
      </w:r>
      <w:r w:rsidR="0078209B" w:rsidRPr="002265AB">
        <w:t>although we were unable to identify a product</w:t>
      </w:r>
      <w:r w:rsidR="002265AB">
        <w:t xml:space="preserve"> (</w:t>
      </w:r>
      <w:r w:rsidR="00BE7ED5">
        <w:t xml:space="preserve">Figure </w:t>
      </w:r>
      <w:r w:rsidR="00ED6864">
        <w:t>5</w:t>
      </w:r>
      <w:r w:rsidR="002265AB">
        <w:t>)</w:t>
      </w:r>
      <w:r w:rsidR="0078209B" w:rsidRPr="002265AB">
        <w:t xml:space="preserve">. </w:t>
      </w:r>
      <w:r w:rsidR="001D3979">
        <w:t>In addition, n</w:t>
      </w:r>
      <w:r w:rsidR="0078209B" w:rsidRPr="002265AB">
        <w:t xml:space="preserve">o </w:t>
      </w:r>
      <w:r w:rsidR="001D3979">
        <w:t xml:space="preserve">detectable </w:t>
      </w:r>
      <w:r w:rsidR="0078209B" w:rsidRPr="002265AB">
        <w:t xml:space="preserve">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 xml:space="preserve">Figure </w:t>
      </w:r>
      <w:r w:rsidR="00ED6864">
        <w:t>5</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00CE340C" w:rsidR="00B44185" w:rsidRPr="001761CE" w:rsidRDefault="00D77187" w:rsidP="001761CE">
      <w:pPr>
        <w:spacing w:line="480" w:lineRule="auto"/>
        <w:ind w:firstLine="720"/>
        <w:rPr>
          <w:i/>
        </w:rPr>
      </w:pPr>
      <w:r>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rsidR="00256C35" w:rsidRPr="00223CEB">
        <w:t>LigD</w:t>
      </w:r>
      <w:proofErr w:type="spellEnd"/>
      <w:r w:rsidR="00256C35">
        <w:t xml:space="preserve"> </w:t>
      </w:r>
      <w:r w:rsidR="00F51152">
        <w:t xml:space="preserve">can </w:t>
      </w:r>
      <w:r>
        <w:t>each reduce</w:t>
      </w:r>
      <w:r w:rsidR="00F51152">
        <w:t xml:space="preserve"> </w:t>
      </w:r>
      <w:r w:rsidR="0029469D">
        <w:t>G-diketone</w:t>
      </w:r>
      <w:r w:rsidR="00223CEB">
        <w:t xml:space="preserve"> to GP-2</w:t>
      </w:r>
      <w:r>
        <w:t xml:space="preserve">. If each of the </w:t>
      </w:r>
      <w:proofErr w:type="spellStart"/>
      <w:r>
        <w:t>Lig</w:t>
      </w:r>
      <w:proofErr w:type="spellEnd"/>
      <w:r>
        <w:t xml:space="preserve"> dehydrogenases can contribute to G-diketone metabolism </w:t>
      </w:r>
      <w:r w:rsidRPr="002F569F">
        <w:rPr>
          <w:i/>
        </w:rPr>
        <w:t>in vivo</w:t>
      </w:r>
      <w:r>
        <w:t xml:space="preserve">, </w:t>
      </w:r>
      <w:r w:rsidR="00223CEB">
        <w:t xml:space="preserve">we </w:t>
      </w:r>
      <w:r>
        <w:t xml:space="preserve">predict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xml:space="preserve">. Of the four individual mutants, none showed any significant defects in either growth rate or total biomass produced when grown on glucose as the sole carbon source or on glucose </w:t>
      </w:r>
      <w:r w:rsidR="00F51152">
        <w:t>plus</w:t>
      </w:r>
      <w:r>
        <w:t xml:space="preserve"> </w:t>
      </w:r>
      <w:r w:rsidR="0029469D">
        <w:t>G-diketone</w:t>
      </w:r>
      <w:r>
        <w:t xml:space="preserve"> (Figure S</w:t>
      </w:r>
      <w:r w:rsidR="00065A55">
        <w:t>6</w:t>
      </w:r>
      <w:r>
        <w:t>). Th</w:t>
      </w:r>
      <w:r w:rsidR="00F51152">
        <w:t>ese</w:t>
      </w:r>
      <w:r>
        <w:t xml:space="preserve"> data show </w:t>
      </w:r>
      <w:r>
        <w:lastRenderedPageBreak/>
        <w:t>that none of these individual dehydrogenases is required for growth in media containing glucose and G-diketone</w:t>
      </w:r>
      <w:r w:rsidR="00FF1883">
        <w:t xml:space="preserve"> and it predicts that each</w:t>
      </w:r>
      <w:r w:rsidR="00F51152">
        <w:t xml:space="preserve"> enzyme</w:t>
      </w:r>
      <w:r w:rsidR="00FF1883">
        <w:t xml:space="preserve"> </w:t>
      </w:r>
      <w:r w:rsidR="00256C35">
        <w:t xml:space="preserve">catalyzes </w:t>
      </w:r>
      <w:r w:rsidR="00FF1883">
        <w:t xml:space="preserve">sufficient reduction of this aromatic to support </w:t>
      </w:r>
      <w:r w:rsidR="00223CEB">
        <w:t xml:space="preserve">growth of the mutants at similar rates as the </w:t>
      </w:r>
      <w:r w:rsidR="00FF1883">
        <w:t xml:space="preserve">wild type </w:t>
      </w:r>
      <w:r w:rsidR="00223CEB">
        <w:t>strain</w:t>
      </w:r>
      <w:r>
        <w:rPr>
          <w:i/>
        </w:rPr>
        <w:t>.</w:t>
      </w:r>
      <w:r w:rsidR="00B44185">
        <w:br w:type="page"/>
      </w:r>
    </w:p>
    <w:p w14:paraId="0139BE3A" w14:textId="251056BE" w:rsidR="00AC6F42" w:rsidRDefault="00E97EAC" w:rsidP="00E97EAC">
      <w:pPr>
        <w:pStyle w:val="Heading1"/>
      </w:pPr>
      <w:r>
        <w:lastRenderedPageBreak/>
        <w:t>Discussion</w:t>
      </w:r>
    </w:p>
    <w:p w14:paraId="6C5A6751" w14:textId="629CF8CF"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w:t>
      </w:r>
      <w:r w:rsidR="002262B0">
        <w:t>in</w:t>
      </w:r>
      <w:r w:rsidR="00487B37">
        <w:t xml:space="preserve">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 xml:space="preserve">are </w:t>
      </w:r>
      <w:r w:rsidR="005E3A84">
        <w:t xml:space="preserve">considered as </w:t>
      </w:r>
      <w:r w:rsidR="00487B37">
        <w:t>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2F4B6F">
        <w:fldChar w:fldCharType="separate"/>
      </w:r>
      <w:r w:rsidR="006E670F" w:rsidRPr="006E670F">
        <w:rPr>
          <w:noProof/>
        </w:rPr>
        <w:t>(16)</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w:t>
      </w:r>
      <w:r w:rsidR="00F40162">
        <w:t>um</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057ECF">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226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19–21)","plainTextFormattedCitation":"(19–21)","previouslyFormattedCitation":"(19–21)"},"properties":{"noteIndex":0},"schema":"https://github.com/citation-style-language/schema/raw/master/csl-citation.json"}</w:instrText>
      </w:r>
      <w:r w:rsidR="00CA43BF">
        <w:rPr>
          <w:i/>
        </w:rPr>
        <w:fldChar w:fldCharType="separate"/>
      </w:r>
      <w:r w:rsidR="006E670F" w:rsidRPr="006E670F">
        <w:rPr>
          <w:noProof/>
        </w:rPr>
        <w:t>(19–21)</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057ECF">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32","issued":{"date-parts":[["2019","12","15"]]},"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publisher":"Elsevier Ltd","title":"The effects of model aromatic lignin compounds on growth and lipid accumulation of Rhodococcus rhodochrous","type":"article-journal","volume":"121"},"uris":["http://www.mendeley.com/documents/?uuid=e87fac63-b67b-4be5-9e6e-6d8908b0d6e4"]},{"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Green Chemistry","id":"ITEM-5","issued":{"date-parts":[["2017"]]},"page":"4939-4955","publisher":"Royal Society of Chemistry","title":"Synergistic maximization of the carbohydrate output and lignin processability by combinatorial pretreatment","type":"article-journal","volume":"19"},"uris":["http://www.mendeley.com/documents/?uuid=89502bba-30be-4373-83d6-d0bff99d07c8"]}],"mendeley":{"formattedCitation":"(22–26)","plainTextFormattedCitation":"(22–26)","previouslyFormattedCitation":"(22–26)"},"properties":{"noteIndex":0},"schema":"https://github.com/citation-style-language/schema/raw/master/csl-citation.json"}</w:instrText>
      </w:r>
      <w:r w:rsidR="00F42D92">
        <w:fldChar w:fldCharType="separate"/>
      </w:r>
      <w:r w:rsidR="006E670F" w:rsidRPr="006E670F">
        <w:rPr>
          <w:noProof/>
        </w:rPr>
        <w:t>(22–26)</w:t>
      </w:r>
      <w:r w:rsidR="00F42D92">
        <w:fldChar w:fldCharType="end"/>
      </w:r>
      <w:r w:rsidR="00F42D92">
        <w:t>.</w:t>
      </w:r>
    </w:p>
    <w:p w14:paraId="2DADAD61" w14:textId="5E8ABBE6"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microbial degradation pathways is lacking</w:t>
      </w:r>
      <w:r w:rsidR="007621CD">
        <w:t xml:space="preserve">. </w:t>
      </w:r>
      <w:r w:rsidR="00B65DD2" w:rsidRPr="00D47922">
        <w:rPr>
          <w:i/>
          <w:color w:val="000000" w:themeColor="text1"/>
        </w:rPr>
        <w:t xml:space="preserve">N. </w:t>
      </w:r>
      <w:proofErr w:type="spellStart"/>
      <w:r w:rsidR="00B65DD2" w:rsidRPr="00D47922">
        <w:rPr>
          <w:i/>
          <w:color w:val="000000" w:themeColor="text1"/>
        </w:rPr>
        <w:t>aromaticivorans</w:t>
      </w:r>
      <w:proofErr w:type="spellEnd"/>
      <w:r w:rsidR="00B65DD2" w:rsidRPr="00D47922">
        <w:rPr>
          <w:color w:val="000000" w:themeColor="text1"/>
        </w:rPr>
        <w:t xml:space="preserve"> is the only bacterium tested to date with the ability to catabolize these diketones</w:t>
      </w:r>
      <w:r w:rsidR="00926E1E" w:rsidRPr="00D47922">
        <w:rPr>
          <w:color w:val="000000" w:themeColor="text1"/>
        </w:rPr>
        <w:t xml:space="preserve">. </w:t>
      </w:r>
      <w:r w:rsidR="005E3A84" w:rsidRPr="00D47922">
        <w:rPr>
          <w:color w:val="000000" w:themeColor="text1"/>
        </w:rPr>
        <w:t xml:space="preserve">In </w:t>
      </w:r>
      <w:r w:rsidR="005E3A84">
        <w:t xml:space="preserve">this work, we identified enzymes that reduce the side </w:t>
      </w:r>
      <w:r w:rsidR="005E3A84">
        <w:lastRenderedPageBreak/>
        <w:t xml:space="preserve">chain ketone moieties of G-diketone.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227D7F17"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rsidR="00BB2973">
        <w:t>side chain</w:t>
      </w:r>
      <w:r>
        <w:t xml:space="preserve">. </w:t>
      </w:r>
      <w:r w:rsidR="002B79BF">
        <w:t xml:space="preserve">To test </w:t>
      </w:r>
      <w:r>
        <w:t>this hypothesis</w:t>
      </w:r>
      <w:r w:rsidR="002B79BF">
        <w:t xml:space="preserve">, we compared enzyme activity for </w:t>
      </w:r>
      <w:r w:rsidR="00F247AB">
        <w:t xml:space="preserve">recombinan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w:t>
      </w:r>
      <w:r w:rsidR="0029469D">
        <w:t>G-diketone</w:t>
      </w:r>
      <w:r w:rsidR="002B79BF">
        <w:t xml:space="preserv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 xml:space="preserve">Figure </w:t>
      </w:r>
      <w:r w:rsidR="00ED6864">
        <w:t>5</w:t>
      </w:r>
      <w:r w:rsidR="00521033">
        <w:t>)</w:t>
      </w:r>
      <w:r w:rsidR="002B79BF">
        <w:t>. This predicts that the presence or absence of a second aromatic ring does not make a major contribution to binding</w:t>
      </w:r>
      <w:r w:rsidR="00E3273A">
        <w:t xml:space="preserve"> of this substrate</w:t>
      </w:r>
      <w:r w:rsidR="002B79BF">
        <w:t xml:space="preserve">. </w:t>
      </w:r>
      <w:r w:rsidR="00F51152">
        <w:t>This</w:t>
      </w:r>
      <w:r w:rsidR="00223CEB">
        <w:t xml:space="preserve"> </w:t>
      </w:r>
      <w:r w:rsidR="00332D61">
        <w:t>indicate</w:t>
      </w:r>
      <w:r w:rsidR="00F51152">
        <w:t>s</w:t>
      </w:r>
      <w:r w:rsidR="00332D61">
        <w:t xml:space="preserv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w:t>
      </w:r>
      <w:r w:rsidR="00F247AB">
        <w:t>f</w:t>
      </w:r>
      <w:r w:rsidR="00332D61">
        <w:t xml:space="preserve"> biologically derived aromatics </w:t>
      </w:r>
      <w:r w:rsidR="00F51152">
        <w:t>as well as those</w:t>
      </w:r>
      <w:r w:rsidR="00332D61">
        <w:t xml:space="preserv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w:t>
      </w:r>
      <w:r w:rsidR="00F247AB">
        <w:t>D</w:t>
      </w:r>
      <w:proofErr w:type="spellEnd"/>
      <w:r w:rsidR="00401C0D">
        <w:t xml:space="preserve"> are each able to oxidize the side chain of an aromatic dimer like GGE</w:t>
      </w:r>
      <w:r w:rsidR="00F247AB">
        <w:t xml:space="preserve"> and</w:t>
      </w:r>
      <w:r w:rsidR="00401C0D">
        <w:t xml:space="preserv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rsidRPr="00317942">
        <w:t>LigL</w:t>
      </w:r>
      <w:proofErr w:type="spellEnd"/>
      <w:r w:rsidR="00223CEB" w:rsidRPr="00317942">
        <w:t xml:space="preserve"> also</w:t>
      </w:r>
      <w:r w:rsidR="00401C0D" w:rsidRPr="00317942">
        <w:t xml:space="preserve"> reduce</w:t>
      </w:r>
      <w:r w:rsidR="007B1E13" w:rsidRPr="00317942">
        <w:t>s</w:t>
      </w:r>
      <w:r w:rsidR="00401C0D" w:rsidRPr="00317942">
        <w:t xml:space="preserve"> </w:t>
      </w:r>
      <w:r w:rsidR="007B1E13" w:rsidRPr="00317942">
        <w:t xml:space="preserve">the </w:t>
      </w:r>
      <w:r w:rsidR="0062087A" w:rsidRPr="00317942">
        <w:t>C</w:t>
      </w:r>
      <w:r w:rsidR="00401C0D" w:rsidRPr="00317942">
        <w:t>α</w:t>
      </w:r>
      <w:r w:rsidR="00223CEB" w:rsidRPr="00317942">
        <w:t xml:space="preserve"> carbon of GP</w:t>
      </w:r>
      <w:r w:rsidR="00401C0D" w:rsidRPr="00317942">
        <w:t>-</w:t>
      </w:r>
      <w:r w:rsidR="00223CEB" w:rsidRPr="00317942">
        <w:t>1</w:t>
      </w:r>
      <w:r w:rsidR="00401C0D" w:rsidRPr="00317942">
        <w:t xml:space="preserve"> to produce </w:t>
      </w:r>
      <w:r w:rsidR="00223CEB" w:rsidRPr="00317942">
        <w:t xml:space="preserve">racemic </w:t>
      </w:r>
      <w:r w:rsidR="00401C0D" w:rsidRPr="00317942">
        <w:t>GD</w:t>
      </w:r>
      <w:r w:rsidR="00401C0D">
        <w:t xml:space="preserve"> (Figure </w:t>
      </w:r>
      <w:r w:rsidR="00ED6864">
        <w:t>4</w:t>
      </w:r>
      <w:r w:rsidR="00401C0D">
        <w:t>).</w:t>
      </w:r>
    </w:p>
    <w:p w14:paraId="68117CE6" w14:textId="791A6E01" w:rsidR="002B79BF" w:rsidRDefault="00B20196" w:rsidP="002B79BF">
      <w:pPr>
        <w:spacing w:line="480" w:lineRule="auto"/>
        <w:ind w:firstLine="720"/>
      </w:pPr>
      <w:r>
        <w:t>W</w:t>
      </w:r>
      <w:r w:rsidR="007B1E13">
        <w:t xml:space="preserve">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29469D">
        <w:t>G-diketone</w:t>
      </w:r>
      <w:r w:rsidR="00521033">
        <w:t xml:space="preserve"> (</w:t>
      </w:r>
      <w:r w:rsidR="00BE7ED5">
        <w:t xml:space="preserve">Figure </w:t>
      </w:r>
      <w:r w:rsidR="00ED6864">
        <w:t>5</w:t>
      </w:r>
      <w:r w:rsidR="00521033">
        <w:t>)</w:t>
      </w:r>
      <w:r w:rsidR="002B79BF">
        <w:t xml:space="preserve">. </w:t>
      </w:r>
      <w:r w:rsidR="007B1E13">
        <w:t>In contrast</w:t>
      </w:r>
      <w:r w:rsidR="002B79BF">
        <w:t xml:space="preserve">, </w:t>
      </w:r>
      <w:proofErr w:type="spellStart"/>
      <w:r w:rsidR="002B79BF">
        <w:t>LigL</w:t>
      </w:r>
      <w:proofErr w:type="spellEnd"/>
      <w:r w:rsidR="002B79BF">
        <w:t xml:space="preserve"> had a higher turnover frequency when reducing the Cα ketone in</w:t>
      </w:r>
      <w:r w:rsidR="007E795F">
        <w:t xml:space="preserve"> </w:t>
      </w:r>
      <w:r w:rsidR="0029469D">
        <w:t>G-diketone</w:t>
      </w:r>
      <w:r w:rsidR="002B79BF">
        <w:t xml:space="preserve"> </w:t>
      </w:r>
      <w:r w:rsidR="002B79BF">
        <w:lastRenderedPageBreak/>
        <w:t>than when oxidizing the Cα position of GGE</w:t>
      </w:r>
      <w:r w:rsidR="00F51152">
        <w:t xml:space="preserve"> (Figure </w:t>
      </w:r>
      <w:r w:rsidR="00ED6864">
        <w:t>5</w:t>
      </w:r>
      <w:r w:rsidR="00F51152">
        <w:t>)</w:t>
      </w:r>
      <w:r w:rsidR="002B79BF">
        <w:t xml:space="preserve">. </w:t>
      </w:r>
      <w:r w:rsidR="007B1E13">
        <w:t>Th</w:t>
      </w:r>
      <w:r w:rsidR="00F51152">
        <w:t>ese results</w:t>
      </w:r>
      <w:r w:rsidR="007B1E13">
        <w:t xml:space="preserve"> predict there </w:t>
      </w:r>
      <w:r w:rsidR="00F51152">
        <w:t>may</w:t>
      </w:r>
      <w:r w:rsidR="007B1E13">
        <w:t xml:space="preserve"> be active site differences in these three aromatic dehydrogenases that impact the</w:t>
      </w:r>
      <w:r w:rsidR="00E55FCB">
        <w:t>ir</w:t>
      </w:r>
      <w:r w:rsidR="007B1E13">
        <w:t xml:space="preserve"> ability to oxidize or reduce individual substrates. </w:t>
      </w:r>
      <w:r w:rsidR="007E795F">
        <w:t xml:space="preserve">Additionally, </w:t>
      </w:r>
      <w:r w:rsidR="007B1E13">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ED6864">
        <w:t>5</w:t>
      </w:r>
      <w:r w:rsidR="00521033">
        <w:t>)</w:t>
      </w:r>
      <w:r w:rsidR="006C380C">
        <w:t>.</w:t>
      </w:r>
      <w:r w:rsidR="007E795F">
        <w:t xml:space="preserve"> This suggests that </w:t>
      </w:r>
      <w:proofErr w:type="spellStart"/>
      <w:r w:rsidR="007E795F">
        <w:t>LigL</w:t>
      </w:r>
      <w:proofErr w:type="spellEnd"/>
      <w:r w:rsidR="007E795F">
        <w:t xml:space="preserve"> </w:t>
      </w:r>
      <w:r w:rsidR="00223CEB">
        <w:t xml:space="preserve">may </w:t>
      </w:r>
      <w:r w:rsidR="007E795F">
        <w:t xml:space="preserve">catalyze </w:t>
      </w:r>
      <w:r w:rsidR="00844196">
        <w:t xml:space="preserve">another </w:t>
      </w:r>
      <w:r w:rsidR="007E795F">
        <w:t xml:space="preserve">step in G-diketone degradation, resulting in a fully reduced side chain that is </w:t>
      </w:r>
      <w:r w:rsidR="00844196">
        <w:t xml:space="preserve">a substrate for subsequent </w:t>
      </w:r>
      <w:r w:rsidR="007E795F">
        <w:t>cleavage</w:t>
      </w:r>
      <w:r w:rsidR="00844196">
        <w:t xml:space="preserve"> to produce vanillin</w:t>
      </w:r>
      <w:r w:rsidR="00F40162">
        <w:t>.</w:t>
      </w:r>
      <w:r w:rsidR="00844196">
        <w:t xml:space="preserve"> </w:t>
      </w:r>
      <w:r w:rsidR="001F7671">
        <w:t xml:space="preserve">Hibbert ketones </w:t>
      </w:r>
      <w:r w:rsidR="007B1E13">
        <w:t xml:space="preserve">such as GP-2 </w:t>
      </w:r>
      <w:r w:rsidR="00E55FCB">
        <w:t xml:space="preserve">and GP-1 </w:t>
      </w:r>
      <w:r w:rsidR="001F7671">
        <w:t>are known to spontaneously interconvert, so it is possible that</w:t>
      </w:r>
      <w:r w:rsidR="007B1E13">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w:t>
      </w:r>
      <w:r w:rsidR="0029469D">
        <w:t>G-diketone</w:t>
      </w:r>
      <w:r w:rsidR="001C20FC">
        <w:t xml:space="preserve">, so it is possible that </w:t>
      </w:r>
      <w:proofErr w:type="spellStart"/>
      <w:r w:rsidR="00223CEB">
        <w:t>LigO</w:t>
      </w:r>
      <w:proofErr w:type="spellEnd"/>
      <w:r w:rsidR="00223CEB">
        <w:t xml:space="preserve">, which we were not able to purify, or </w:t>
      </w:r>
      <w:r w:rsidR="007B1E13">
        <w:t xml:space="preserve">another as of yet unknown enzyme </w:t>
      </w:r>
      <w:r w:rsidR="001C20FC">
        <w:t>is capable of reducing GP-2</w:t>
      </w:r>
      <w:r w:rsidR="006C380C">
        <w:t xml:space="preserve"> to GD</w:t>
      </w:r>
      <w:r w:rsidR="001C20FC">
        <w:t>.</w:t>
      </w:r>
      <w:r w:rsidR="001F7671">
        <w:t xml:space="preserve"> </w:t>
      </w:r>
      <w:r w:rsidR="007E795F">
        <w:t xml:space="preserve"> </w:t>
      </w:r>
      <w:proofErr w:type="spellStart"/>
      <w:r w:rsidR="007E795F">
        <w:t>Lig</w:t>
      </w:r>
      <w:proofErr w:type="spellEnd"/>
      <w:r w:rsidR="007E795F">
        <w:t xml:space="preserve"> dehydrogenases </w:t>
      </w:r>
      <w:r w:rsidR="00273110">
        <w:t xml:space="preserve">from </w:t>
      </w:r>
      <w:r w:rsidR="008F296C">
        <w:t xml:space="preserve">other </w:t>
      </w:r>
      <w:proofErr w:type="spellStart"/>
      <w:r w:rsidR="008F296C">
        <w:t>sphingomonads</w:t>
      </w:r>
      <w:proofErr w:type="spellEnd"/>
      <w:r w:rsidR="008F296C">
        <w:t xml:space="preserve"> have been found to be </w:t>
      </w:r>
      <w:r w:rsidR="00273110">
        <w:t xml:space="preserve">stereospecific </w:t>
      </w:r>
      <w:r w:rsidR="004E0D69">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rsidR="004E0D69">
        <w:fldChar w:fldCharType="separate"/>
      </w:r>
      <w:r w:rsidR="006E670F" w:rsidRPr="006E670F">
        <w:rPr>
          <w:noProof/>
        </w:rPr>
        <w:t>(18)</w:t>
      </w:r>
      <w:r w:rsidR="004E0D69">
        <w:fldChar w:fldCharType="end"/>
      </w:r>
      <w:r w:rsidR="008F296C" w:rsidRPr="008F296C">
        <w:t xml:space="preserve"> </w:t>
      </w:r>
      <w:r w:rsidR="008F296C">
        <w:t>or stereoselective</w:t>
      </w:r>
      <w:r w:rsidR="00F17BF3">
        <w:t xml:space="preserve"> </w:t>
      </w:r>
      <w:r w:rsidR="00F17BF3">
        <w:fldChar w:fldCharType="begin" w:fldLock="1"/>
      </w:r>
      <w:r w:rsidR="006E670F">
        <w:instrText>ADDIN CSL_CITATION {"citationItems":[{"id":"ITEM-1","itemData":{"DOI":"10.1128/AEM.01573-15","ISSN":"10985336","PMID":"26386069","abstract":"Lignin is a complex aromatic polymer found in plant cell walls that makes up 15 to 40% of plant biomass. The degradation of lignin substructures by bacteria is of emerging interest because it could provide renewable alternative feedstocks and intermediates for chemical manufacturing industries. We have isolated a bacterium, strain SG61-1L, that rapidly degrades all of the stereoisomers of one lignin substructure, guaiacylglycerol-β-guaiacyl ether (GGE), which contains a key β-O-4 linkage found in most intermonomer linkages in lignin. In an effort to understand the rapid degradation of GGE by this bacterium, we heterologously expressed and kinetically characterized a suite of dehydrogenase candidates for the first known step of GGE degradation. We identified a clade of active GGE dehydrogenases and also several other dehydrogenases outside this clade that were all able to oxidize GGE. Several candidates exhibited stereoselectivity toward the GGE stereoisomers, while others had higher levels of catalytic performance than previously described GGE dehydrogenases for all four stereoisomers, indicating a variety of potential applications for these enzymes in the manufacture of lignin-derived commodities.","author":[{"dropping-particle":"","family":"Palamuru","given":"Shannu","non-dropping-particle":"","parse-names":false,"suffix":""},{"dropping-particle":"","family":"Dellas","given":"Nikki","non-dropping-particle":"","parse-names":false,"suffix":""},{"dropping-particle":"","family":"Pearce","given":"Stephen L.","non-dropping-particle":"","parse-names":false,"suffix":""},{"dropping-particle":"","family":"Warden","given":"Andrew C.","non-dropping-particle":"","parse-names":false,"suffix":""},{"dropping-particle":"","family":"Oakeshott","given":"John G.","non-dropping-particle":"","parse-names":false,"suffix":""},{"dropping-particle":"","family":"Pandey","given":"Gunjan","non-dropping-particle":"","parse-names":false,"suffix":""}],"container-title":"Applied and Environmental Microbiology","id":"ITEM-1","issue":"23","issued":{"date-parts":[["2015"]]},"page":"8164-8176","title":"Phylogenetic and kinetic characterization of a suite of dehydrogenases from a newly isolated bacterium, strain SG61-1L, that catalyze the turnover of guaiacylglycerol-β-guaiacyl ether stereoisomers","type":"article-journal","volume":"81"},"uris":["http://www.mendeley.com/documents/?uuid=86539030-1bff-4b65-8b24-d9272819d9e2"]}],"mendeley":{"formattedCitation":"(27)","plainTextFormattedCitation":"(27)","previouslyFormattedCitation":"(27)"},"properties":{"noteIndex":0},"schema":"https://github.com/citation-style-language/schema/raw/master/csl-citation.json"}</w:instrText>
      </w:r>
      <w:r w:rsidR="00F17BF3">
        <w:fldChar w:fldCharType="separate"/>
      </w:r>
      <w:r w:rsidR="006E670F" w:rsidRPr="006E670F">
        <w:rPr>
          <w:noProof/>
        </w:rPr>
        <w:t>(27)</w:t>
      </w:r>
      <w:r w:rsidR="00F17BF3">
        <w:fldChar w:fldCharType="end"/>
      </w:r>
      <w:r w:rsidR="008F296C">
        <w:t xml:space="preserve"> for the </w:t>
      </w:r>
      <w:proofErr w:type="spellStart"/>
      <w:r w:rsidR="008F296C">
        <w:t>stereoconfiguration</w:t>
      </w:r>
      <w:proofErr w:type="spellEnd"/>
      <w:r w:rsidR="008F296C">
        <w:t xml:space="preserve"> of Cα in GGE</w:t>
      </w:r>
      <w:r w:rsidR="0062087A">
        <w:t xml:space="preserve">, so it is likely that </w:t>
      </w:r>
      <w:r w:rsidR="007E795F">
        <w:t xml:space="preserve">stereochemistry may play an important role in </w:t>
      </w:r>
      <w:r w:rsidR="0062087A">
        <w:t xml:space="preserve">enzymatic processing of </w:t>
      </w:r>
      <w:r w:rsidR="0029469D">
        <w:t>G-diketone</w:t>
      </w:r>
      <w:r w:rsidR="007E795F">
        <w:t xml:space="preserve"> </w:t>
      </w:r>
      <w:r w:rsidR="00BB2973">
        <w:t>side chain</w:t>
      </w:r>
      <w:r w:rsidR="007E795F">
        <w:t xml:space="preserve">. </w:t>
      </w:r>
      <w:r w:rsidR="0062087A">
        <w:t xml:space="preserve">However, sources of </w:t>
      </w:r>
      <w:r w:rsidR="00CE14D9">
        <w:t xml:space="preserve">purified GP-2 and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w:t>
      </w:r>
      <w:r w:rsidR="00CE14D9">
        <w:t xml:space="preserve">these </w:t>
      </w:r>
      <w:r w:rsidR="00E4605B">
        <w:t>compound</w:t>
      </w:r>
      <w:r w:rsidR="00CE14D9">
        <w:t>s</w:t>
      </w:r>
      <w:r w:rsidR="00E4605B">
        <w:t>.</w:t>
      </w:r>
    </w:p>
    <w:p w14:paraId="3E4ED27E" w14:textId="2E9DE53F" w:rsidR="002B79BF" w:rsidRDefault="002B79BF" w:rsidP="00C55F96">
      <w:pPr>
        <w:spacing w:line="480" w:lineRule="auto"/>
        <w:rPr>
          <w:rStyle w:val="Heading2Char"/>
        </w:rPr>
      </w:pPr>
      <w:r>
        <w:rPr>
          <w:rStyle w:val="Heading2Char"/>
        </w:rPr>
        <w:t xml:space="preserve">In vivo degradation of </w:t>
      </w:r>
      <w:r w:rsidR="0029469D">
        <w:rPr>
          <w:rStyle w:val="Heading2Char"/>
        </w:rPr>
        <w:t>G-diketone</w:t>
      </w:r>
    </w:p>
    <w:p w14:paraId="3099F6E3" w14:textId="0CCA906A" w:rsidR="00321B64" w:rsidRPr="00C849EF"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w:t>
      </w:r>
      <w:r w:rsidR="00A22B8D" w:rsidRPr="00321B64">
        <w:rPr>
          <w:rStyle w:val="Heading2Char"/>
          <w:rFonts w:ascii="Times New Roman" w:hAnsi="Times New Roman"/>
          <w:i w:val="0"/>
        </w:rPr>
        <w:t>initia</w:t>
      </w:r>
      <w:r w:rsidR="00A22B8D">
        <w:rPr>
          <w:rStyle w:val="Heading2Char"/>
          <w:rFonts w:ascii="Times New Roman" w:hAnsi="Times New Roman"/>
          <w:i w:val="0"/>
        </w:rPr>
        <w:t>t</w:t>
      </w:r>
      <w:r w:rsidR="00A22B8D" w:rsidRPr="00321B64">
        <w:rPr>
          <w:rStyle w:val="Heading2Char"/>
          <w:rFonts w:ascii="Times New Roman" w:hAnsi="Times New Roman"/>
          <w:i w:val="0"/>
        </w:rPr>
        <w:t xml:space="preserve">ed </w:t>
      </w:r>
      <w:r w:rsidRPr="00321B64">
        <w:rPr>
          <w:rStyle w:val="Heading2Char"/>
          <w:rFonts w:ascii="Times New Roman" w:hAnsi="Times New Roman"/>
          <w:i w:val="0"/>
        </w:rPr>
        <w:t xml:space="preserve">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w:t>
      </w:r>
      <w:r w:rsidR="0029469D">
        <w:t>G-diketone</w:t>
      </w:r>
      <w:r w:rsidR="001F7671">
        <w:t xml:space="preserve"> + glucose, we observed the transient extracellular accumulation of </w:t>
      </w:r>
      <w:r w:rsidR="00CE14D9">
        <w:t xml:space="preserve">a compound </w:t>
      </w:r>
      <w:r w:rsidR="00B20196">
        <w:t xml:space="preserve">with the same </w:t>
      </w:r>
      <w:r w:rsidR="00CE14D9">
        <w:t xml:space="preserve">retention time of </w:t>
      </w:r>
      <w:r w:rsidR="001F7671">
        <w:t xml:space="preserve">GP-1 </w:t>
      </w:r>
      <w:r w:rsidR="00521033">
        <w:t>(Figure 1)</w:t>
      </w:r>
      <w:r w:rsidR="001F7671">
        <w:t xml:space="preserve">, but were unable to </w:t>
      </w:r>
      <w:r w:rsidR="00CE14D9">
        <w:t xml:space="preserve">confirm whether GP-1 and GP-2 coeluted in the HPLC method used, although GC-MS analyses confirmed that both of these ketones were present in the culture media. GC-MS analyses also confirmed the presence of </w:t>
      </w:r>
      <w:proofErr w:type="spellStart"/>
      <w:r w:rsidR="00CE14D9">
        <w:t>threo</w:t>
      </w:r>
      <w:proofErr w:type="spellEnd"/>
      <w:r w:rsidR="00CE14D9">
        <w:t xml:space="preserve">-GD and erythro-GD in culture media, supporting the concept of </w:t>
      </w:r>
      <w:r w:rsidR="00CE14D9">
        <w:lastRenderedPageBreak/>
        <w:t xml:space="preserve">multiple reduction steps in the </w:t>
      </w:r>
      <w:r w:rsidR="005E3A84">
        <w:t xml:space="preserve">initial steps of </w:t>
      </w:r>
      <w:r w:rsidR="00CE14D9">
        <w:t>transformation of G-diketone</w:t>
      </w:r>
      <w:r w:rsidR="001F7671">
        <w:t xml:space="preserve">. </w:t>
      </w:r>
      <w:r w:rsidR="00062A64">
        <w:t xml:space="preserve">Strains containing single deletions of </w:t>
      </w:r>
      <w:proofErr w:type="spellStart"/>
      <w:r w:rsidR="00062A64">
        <w:rPr>
          <w:i/>
        </w:rPr>
        <w:t>ligLNDO</w:t>
      </w:r>
      <w:proofErr w:type="spellEnd"/>
      <w:r w:rsidR="00062A64">
        <w:rPr>
          <w:i/>
        </w:rPr>
        <w:t xml:space="preserve"> </w:t>
      </w:r>
      <w:r w:rsidR="00062A64">
        <w:t xml:space="preserve">did not have a fitness defect in the presence of G-diketone; therefore, while our </w:t>
      </w:r>
      <w:r w:rsidR="00062A64">
        <w:rPr>
          <w:i/>
        </w:rPr>
        <w:t xml:space="preserve">in vitro </w:t>
      </w:r>
      <w:r w:rsidR="00062A64">
        <w:t xml:space="preserve">assays suggest that these dehydrogenases can complement functions, we cannot rule out the presence of other enzymes </w:t>
      </w:r>
      <w:r w:rsidR="00062A64">
        <w:rPr>
          <w:i/>
        </w:rPr>
        <w:t xml:space="preserve">in vivo </w:t>
      </w:r>
      <w:r w:rsidR="00062A64">
        <w:t>that may also be able to reduce G-diketone.</w:t>
      </w:r>
      <w:r w:rsidR="00C849EF">
        <w:t xml:space="preserve"> We can also not conclusively demonstrate that </w:t>
      </w:r>
      <w:proofErr w:type="spellStart"/>
      <w:r w:rsidR="00C849EF">
        <w:t>LigL</w:t>
      </w:r>
      <w:proofErr w:type="spellEnd"/>
      <w:r w:rsidR="00C849EF">
        <w:t xml:space="preserve">, </w:t>
      </w:r>
      <w:proofErr w:type="spellStart"/>
      <w:r w:rsidR="00C849EF">
        <w:t>LigN</w:t>
      </w:r>
      <w:proofErr w:type="spellEnd"/>
      <w:r w:rsidR="00C849EF">
        <w:t xml:space="preserve">, and </w:t>
      </w:r>
      <w:proofErr w:type="spellStart"/>
      <w:r w:rsidR="00C849EF">
        <w:t>LigD</w:t>
      </w:r>
      <w:proofErr w:type="spellEnd"/>
      <w:r w:rsidR="00C849EF">
        <w:t xml:space="preserve"> perform the same functions </w:t>
      </w:r>
      <w:r w:rsidR="00C849EF">
        <w:rPr>
          <w:i/>
        </w:rPr>
        <w:t xml:space="preserve">in vivo </w:t>
      </w:r>
      <w:r w:rsidR="00C849EF">
        <w:t xml:space="preserve">as we observed </w:t>
      </w:r>
      <w:r w:rsidR="00C849EF">
        <w:rPr>
          <w:i/>
        </w:rPr>
        <w:t>in vitro.</w:t>
      </w:r>
    </w:p>
    <w:p w14:paraId="6D477A41" w14:textId="7B3D2C2B"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tab/>
      </w:r>
      <w:r w:rsidR="00FD3A5C">
        <w:rPr>
          <w:rStyle w:val="Heading2Char"/>
          <w:rFonts w:ascii="Times New Roman" w:hAnsi="Times New Roman"/>
          <w:i w:val="0"/>
        </w:rPr>
        <w:t xml:space="preserve">Based on </w:t>
      </w:r>
      <w:r w:rsidR="008C1767">
        <w:rPr>
          <w:rStyle w:val="Heading2Char"/>
          <w:rFonts w:ascii="Times New Roman" w:hAnsi="Times New Roman"/>
          <w:i w:val="0"/>
        </w:rPr>
        <w:t xml:space="preserve">the results of our </w:t>
      </w:r>
      <w:r w:rsidR="008C1767">
        <w:rPr>
          <w:rStyle w:val="Heading2Char"/>
          <w:rFonts w:ascii="Times New Roman" w:hAnsi="Times New Roman"/>
        </w:rPr>
        <w:t xml:space="preserve">in vitro </w:t>
      </w:r>
      <w:r w:rsidR="008C1767">
        <w:rPr>
          <w:rStyle w:val="Heading2Char"/>
          <w:rFonts w:ascii="Times New Roman" w:hAnsi="Times New Roman"/>
          <w:i w:val="0"/>
        </w:rPr>
        <w:t>analyses of these aromatic dehydrogenases</w:t>
      </w:r>
      <w:r w:rsidR="00760C55">
        <w:rPr>
          <w:rStyle w:val="Heading2Char"/>
          <w:rFonts w:ascii="Times New Roman" w:hAnsi="Times New Roman"/>
          <w:i w:val="0"/>
        </w:rPr>
        <w:t>,</w:t>
      </w:r>
      <w:r w:rsidR="00FD3A5C">
        <w:rPr>
          <w:rStyle w:val="Heading2Char"/>
          <w:rFonts w:ascii="Times New Roman" w:hAnsi="Times New Roman"/>
          <w:i w:val="0"/>
        </w:rPr>
        <w:t xml:space="preserve"> we </w:t>
      </w:r>
      <w:r w:rsidR="005E3A84">
        <w:rPr>
          <w:rStyle w:val="Heading2Char"/>
          <w:rFonts w:ascii="Times New Roman" w:hAnsi="Times New Roman"/>
          <w:i w:val="0"/>
        </w:rPr>
        <w:t xml:space="preserve">propose </w:t>
      </w:r>
      <w:r w:rsidR="00FD3A5C">
        <w:rPr>
          <w:rStyle w:val="Heading2Char"/>
          <w:rFonts w:ascii="Times New Roman" w:hAnsi="Times New Roman"/>
          <w:i w:val="0"/>
        </w:rPr>
        <w:t xml:space="preserve">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 xml:space="preserve">(Figure </w:t>
      </w:r>
      <w:r w:rsidR="00ED6864">
        <w:t>6</w:t>
      </w:r>
      <w:r w:rsidR="00633066">
        <w:t>)</w:t>
      </w:r>
      <w:r w:rsidR="00FD3A5C">
        <w:rPr>
          <w:i/>
        </w:rPr>
        <w:t xml:space="preserve">. </w:t>
      </w:r>
      <w:r w:rsidR="00FD3A5C">
        <w:t xml:space="preserve">This model predicts </w:t>
      </w:r>
      <w:r w:rsidR="001C20FC">
        <w:rPr>
          <w:rStyle w:val="Heading2Char"/>
          <w:rFonts w:ascii="Times New Roman" w:hAnsi="Times New Roman"/>
          <w:i w:val="0"/>
        </w:rPr>
        <w:t>that</w:t>
      </w:r>
      <w:r w:rsidR="005E3A84">
        <w:rPr>
          <w:rStyle w:val="Heading2Char"/>
          <w:rFonts w:ascii="Times New Roman" w:hAnsi="Times New Roman"/>
          <w:i w:val="0"/>
        </w:rPr>
        <w:t xml:space="preserve"> </w:t>
      </w:r>
      <w:r w:rsidR="00B20196">
        <w:rPr>
          <w:rStyle w:val="Heading2Char"/>
          <w:rFonts w:ascii="Times New Roman" w:hAnsi="Times New Roman"/>
          <w:i w:val="0"/>
        </w:rPr>
        <w:t xml:space="preserve">one of several </w:t>
      </w:r>
      <w:proofErr w:type="spellStart"/>
      <w:r w:rsidR="00B20196">
        <w:rPr>
          <w:rStyle w:val="Heading2Char"/>
          <w:rFonts w:ascii="Times New Roman" w:hAnsi="Times New Roman"/>
          <w:i w:val="0"/>
        </w:rPr>
        <w:t>Lig</w:t>
      </w:r>
      <w:proofErr w:type="spellEnd"/>
      <w:r w:rsidR="00B20196">
        <w:rPr>
          <w:rStyle w:val="Heading2Char"/>
          <w:rFonts w:ascii="Times New Roman" w:hAnsi="Times New Roman"/>
          <w:i w:val="0"/>
        </w:rPr>
        <w:t xml:space="preserve"> dehydrogenases initially reduce </w:t>
      </w:r>
      <w:r w:rsidR="001C20FC">
        <w:rPr>
          <w:rStyle w:val="Heading2Char"/>
          <w:rFonts w:ascii="Times New Roman" w:hAnsi="Times New Roman"/>
          <w:i w:val="0"/>
        </w:rPr>
        <w:t xml:space="preserve">the </w:t>
      </w:r>
      <w:r w:rsidR="001C20FC" w:rsidRPr="00464943">
        <w:t>Cα</w:t>
      </w:r>
      <w:r w:rsidR="001C20FC">
        <w:rPr>
          <w:rStyle w:val="Heading2Char"/>
          <w:rFonts w:ascii="Times New Roman" w:hAnsi="Times New Roman"/>
          <w:i w:val="0"/>
        </w:rPr>
        <w:t xml:space="preserve"> ketone of </w:t>
      </w:r>
      <w:r w:rsidR="0029469D">
        <w:rPr>
          <w:rStyle w:val="Heading2Char"/>
          <w:rFonts w:ascii="Times New Roman" w:hAnsi="Times New Roman"/>
          <w:i w:val="0"/>
        </w:rPr>
        <w:t>G-diketone</w:t>
      </w:r>
      <w:r w:rsidR="001C20FC">
        <w:rPr>
          <w:rStyle w:val="Heading2Char"/>
          <w:rFonts w:ascii="Times New Roman" w:hAnsi="Times New Roman"/>
          <w:i w:val="0"/>
        </w:rPr>
        <w:t xml:space="preserve"> to GP-2, which can then isomerize to GP-1. </w:t>
      </w:r>
      <w:r w:rsidR="00CE14D9">
        <w:rPr>
          <w:rStyle w:val="Heading2Char"/>
          <w:rFonts w:ascii="Times New Roman" w:hAnsi="Times New Roman"/>
          <w:i w:val="0"/>
        </w:rPr>
        <w:t xml:space="preserve">Alternatively, GP-1 could be produced by other enzymes not identified in this study. </w:t>
      </w:r>
      <w:r w:rsidR="000C761A">
        <w:rPr>
          <w:rStyle w:val="Heading2Char"/>
          <w:rFonts w:ascii="Times New Roman" w:hAnsi="Times New Roman"/>
          <w:i w:val="0"/>
        </w:rPr>
        <w:t xml:space="preserve">The model also predicts that </w:t>
      </w:r>
      <w:proofErr w:type="spellStart"/>
      <w:r w:rsidR="00B20196">
        <w:rPr>
          <w:rStyle w:val="Heading2Char"/>
          <w:rFonts w:ascii="Times New Roman" w:hAnsi="Times New Roman"/>
          <w:i w:val="0"/>
        </w:rPr>
        <w:t>LigL</w:t>
      </w:r>
      <w:proofErr w:type="spellEnd"/>
      <w:r w:rsidR="00B20196">
        <w:rPr>
          <w:rStyle w:val="Heading2Char"/>
          <w:rFonts w:ascii="Times New Roman" w:hAnsi="Times New Roman"/>
          <w:i w:val="0"/>
        </w:rPr>
        <w:t xml:space="preserve"> reduces </w:t>
      </w:r>
      <w:r w:rsidR="001C20FC">
        <w:rPr>
          <w:rStyle w:val="Heading2Char"/>
          <w:rFonts w:ascii="Times New Roman" w:hAnsi="Times New Roman"/>
          <w:i w:val="0"/>
        </w:rPr>
        <w:t xml:space="preserve">GP-1 to </w:t>
      </w:r>
      <w:r w:rsidR="00CE14D9">
        <w:rPr>
          <w:rStyle w:val="Heading2Char"/>
          <w:rFonts w:ascii="Times New Roman" w:hAnsi="Times New Roman"/>
          <w:i w:val="0"/>
        </w:rPr>
        <w:t xml:space="preserve">racemic </w:t>
      </w:r>
      <w:r w:rsidR="001C20FC">
        <w:rPr>
          <w:rStyle w:val="Heading2Char"/>
          <w:rFonts w:ascii="Times New Roman" w:hAnsi="Times New Roman"/>
          <w:i w:val="0"/>
        </w:rPr>
        <w:t xml:space="preserve">GD. </w:t>
      </w:r>
      <w:r w:rsidR="000C761A">
        <w:rPr>
          <w:rStyle w:val="Heading2Char"/>
          <w:rFonts w:ascii="Times New Roman" w:hAnsi="Times New Roman"/>
          <w:i w:val="0"/>
        </w:rPr>
        <w:t xml:space="preserve">Next, we propose </w:t>
      </w:r>
      <w:r w:rsidR="00FD3A5C">
        <w:rPr>
          <w:rStyle w:val="Heading2Char"/>
          <w:rFonts w:ascii="Times New Roman" w:hAnsi="Times New Roman"/>
          <w:i w:val="0"/>
        </w:rPr>
        <w:t>that</w:t>
      </w:r>
      <w:r w:rsidR="00B20196">
        <w:rPr>
          <w:rStyle w:val="Heading2Char"/>
          <w:rFonts w:ascii="Times New Roman" w:hAnsi="Times New Roman"/>
          <w:i w:val="0"/>
        </w:rPr>
        <w:t xml:space="preserve"> an as of yet uncharacterized enzyme(s) cleaves </w:t>
      </w:r>
      <w:r w:rsidR="00FD3A5C">
        <w:rPr>
          <w:rStyle w:val="Heading2Char"/>
          <w:rFonts w:ascii="Times New Roman" w:hAnsi="Times New Roman"/>
          <w:i w:val="0"/>
        </w:rPr>
        <w:t xml:space="preserve">the </w:t>
      </w:r>
      <w:r w:rsidR="00BB2973">
        <w:rPr>
          <w:rStyle w:val="Heading2Char"/>
          <w:rFonts w:ascii="Times New Roman" w:hAnsi="Times New Roman"/>
          <w:i w:val="0"/>
        </w:rPr>
        <w:t>side chain</w:t>
      </w:r>
      <w:r w:rsidR="00FD3A5C">
        <w:rPr>
          <w:rStyle w:val="Heading2Char"/>
          <w:rFonts w:ascii="Times New Roman" w:hAnsi="Times New Roman"/>
          <w:i w:val="0"/>
        </w:rPr>
        <w:t xml:space="preserve"> of GD,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r w:rsidR="000C761A">
        <w:rPr>
          <w:rStyle w:val="Heading2Char"/>
          <w:rFonts w:ascii="Times New Roman" w:hAnsi="Times New Roman"/>
          <w:i w:val="0"/>
        </w:rPr>
        <w:t xml:space="preserve">a homologue of </w:t>
      </w:r>
      <w:proofErr w:type="spellStart"/>
      <w:r w:rsidR="001C20FC">
        <w:rPr>
          <w:rStyle w:val="Heading2Char"/>
          <w:rFonts w:ascii="Times New Roman" w:hAnsi="Times New Roman"/>
          <w:i w:val="0"/>
        </w:rPr>
        <w:t>LigV</w:t>
      </w:r>
      <w:proofErr w:type="spellEnd"/>
      <w:r w:rsidR="007566D9">
        <w:rPr>
          <w:rStyle w:val="Heading2Char"/>
          <w:rFonts w:ascii="Times New Roman" w:hAnsi="Times New Roman"/>
          <w:i w:val="0"/>
        </w:rPr>
        <w:t xml:space="preserve">, which </w:t>
      </w:r>
      <w:r w:rsidR="000C761A">
        <w:rPr>
          <w:rStyle w:val="Heading2Char"/>
          <w:rFonts w:ascii="Times New Roman" w:hAnsi="Times New Roman"/>
          <w:i w:val="0"/>
        </w:rPr>
        <w:t xml:space="preserve">is known to </w:t>
      </w:r>
      <w:r w:rsidR="007566D9">
        <w:rPr>
          <w:rStyle w:val="Heading2Char"/>
          <w:rFonts w:ascii="Times New Roman" w:hAnsi="Times New Roman"/>
          <w:i w:val="0"/>
        </w:rPr>
        <w:t xml:space="preserve">convert vanillin into </w:t>
      </w:r>
      <w:proofErr w:type="spellStart"/>
      <w:r w:rsidR="007566D9">
        <w:rPr>
          <w:rStyle w:val="Heading2Char"/>
          <w:rFonts w:ascii="Times New Roman" w:hAnsi="Times New Roman"/>
          <w:i w:val="0"/>
        </w:rPr>
        <w:t>vanillate</w:t>
      </w:r>
      <w:proofErr w:type="spellEnd"/>
      <w:r w:rsidR="007566D9">
        <w:rPr>
          <w:rStyle w:val="Heading2Char"/>
          <w:rFonts w:ascii="Times New Roman" w:hAnsi="Times New Roman"/>
          <w:i w:val="0"/>
        </w:rPr>
        <w:t xml:space="preserve"> in </w:t>
      </w:r>
      <w:proofErr w:type="spellStart"/>
      <w:r w:rsidR="007566D9">
        <w:rPr>
          <w:rStyle w:val="Heading2Char"/>
          <w:rFonts w:ascii="Times New Roman" w:hAnsi="Times New Roman"/>
        </w:rPr>
        <w:t>Sphingobium</w:t>
      </w:r>
      <w:proofErr w:type="spellEnd"/>
      <w:r w:rsidR="007566D9">
        <w:rPr>
          <w:rStyle w:val="Heading2Char"/>
          <w:rFonts w:ascii="Times New Roman" w:hAnsi="Times New Roman"/>
        </w:rPr>
        <w:t xml:space="preserve"> </w:t>
      </w:r>
      <w:r w:rsidR="007566D9">
        <w:rPr>
          <w:rStyle w:val="Heading2Char"/>
          <w:rFonts w:ascii="Times New Roman" w:hAnsi="Times New Roman"/>
          <w:i w:val="0"/>
        </w:rPr>
        <w:t>SYK-6</w:t>
      </w:r>
      <w:r w:rsidR="001C20FC">
        <w:rPr>
          <w:rStyle w:val="Heading2Char"/>
          <w:rFonts w:ascii="Times New Roman" w:hAnsi="Times New Roman"/>
          <w:i w:val="0"/>
        </w:rPr>
        <w:t xml:space="preserve"> </w:t>
      </w:r>
      <w:r w:rsidR="001C20F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1C20F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ED6864">
        <w:rPr>
          <w:rStyle w:val="Heading2Char"/>
          <w:rFonts w:ascii="Times New Roman" w:hAnsi="Times New Roman"/>
          <w:i w:val="0"/>
        </w:rPr>
        <w:t>6</w:t>
      </w:r>
      <w:r w:rsidR="001C20FC">
        <w:rPr>
          <w:rStyle w:val="Heading2Char"/>
          <w:rFonts w:ascii="Times New Roman" w:hAnsi="Times New Roman"/>
          <w:i w:val="0"/>
        </w:rPr>
        <w:t xml:space="preserve">). </w:t>
      </w:r>
      <w:r w:rsidR="007566D9">
        <w:rPr>
          <w:rStyle w:val="Heading2Char"/>
          <w:rFonts w:ascii="Times New Roman" w:hAnsi="Times New Roman"/>
          <w:i w:val="0"/>
        </w:rPr>
        <w:t>Consistent with this model, t</w:t>
      </w:r>
      <w:r w:rsidR="00FD3A5C">
        <w:rPr>
          <w:rStyle w:val="Heading2Char"/>
          <w:rFonts w:ascii="Times New Roman" w:hAnsi="Times New Roman"/>
          <w:i w:val="0"/>
        </w:rPr>
        <w: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ere more abundant during growth on both G-diketone and GP-1 </w:t>
      </w:r>
      <w:r w:rsidR="00F51152">
        <w:rPr>
          <w:rStyle w:val="Heading2Char"/>
          <w:rFonts w:ascii="Times New Roman" w:hAnsi="Times New Roman"/>
          <w:i w:val="0"/>
        </w:rPr>
        <w:t xml:space="preserve">than during growth on glucose alone </w:t>
      </w:r>
      <w:r w:rsidR="00FD3A5C">
        <w:rPr>
          <w:rStyle w:val="Heading2Char"/>
          <w:rFonts w:ascii="Times New Roman" w:hAnsi="Times New Roman"/>
          <w:i w:val="0"/>
        </w:rPr>
        <w:t xml:space="preserve">(Figure </w:t>
      </w:r>
      <w:r w:rsidR="00ED6864">
        <w:rPr>
          <w:rStyle w:val="Heading2Char"/>
          <w:rFonts w:ascii="Times New Roman" w:hAnsi="Times New Roman"/>
          <w:i w:val="0"/>
        </w:rPr>
        <w:t>2</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FD3A5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w:t>
      </w:r>
      <w:r w:rsidR="00CE14D9">
        <w:rPr>
          <w:rStyle w:val="Heading2Char"/>
          <w:rFonts w:ascii="Times New Roman" w:hAnsi="Times New Roman"/>
          <w:i w:val="0"/>
        </w:rPr>
        <w:t xml:space="preserve">An alternative </w:t>
      </w:r>
      <w:r w:rsidR="000C761A">
        <w:rPr>
          <w:rStyle w:val="Heading2Char"/>
          <w:rFonts w:ascii="Times New Roman" w:hAnsi="Times New Roman"/>
          <w:i w:val="0"/>
        </w:rPr>
        <w:t xml:space="preserve">model predicts </w:t>
      </w:r>
      <w:r w:rsidR="00CE14D9">
        <w:rPr>
          <w:rStyle w:val="Heading2Char"/>
          <w:rFonts w:ascii="Times New Roman" w:hAnsi="Times New Roman"/>
          <w:i w:val="0"/>
        </w:rPr>
        <w:t xml:space="preserve">that GD is not an intermediate in G-diketone degradation, but a side </w:t>
      </w:r>
      <w:r w:rsidR="000C761A">
        <w:rPr>
          <w:rStyle w:val="Heading2Char"/>
          <w:rFonts w:ascii="Times New Roman" w:hAnsi="Times New Roman"/>
          <w:i w:val="0"/>
        </w:rPr>
        <w:t xml:space="preserve">product in a pathway in which </w:t>
      </w:r>
      <w:r w:rsidR="00CE14D9">
        <w:rPr>
          <w:rStyle w:val="Heading2Char"/>
          <w:rFonts w:ascii="Times New Roman" w:hAnsi="Times New Roman"/>
          <w:i w:val="0"/>
        </w:rPr>
        <w:t>vanillin is produced directly from GP-1 or GP-2</w:t>
      </w:r>
      <w:r w:rsidR="000C761A">
        <w:rPr>
          <w:rStyle w:val="Heading2Char"/>
          <w:rFonts w:ascii="Times New Roman" w:hAnsi="Times New Roman"/>
          <w:i w:val="0"/>
        </w:rPr>
        <w:t xml:space="preserve"> by as of yet unidentified enzymes</w:t>
      </w:r>
      <w:r w:rsidR="00CE14D9">
        <w:rPr>
          <w:rStyle w:val="Heading2Char"/>
          <w:rFonts w:ascii="Times New Roman" w:hAnsi="Times New Roman"/>
          <w:i w:val="0"/>
        </w:rPr>
        <w:t xml:space="preserve">. </w:t>
      </w:r>
      <w:r w:rsidR="00B20196">
        <w:rPr>
          <w:rStyle w:val="Heading2Char"/>
          <w:rFonts w:ascii="Times New Roman" w:hAnsi="Times New Roman"/>
          <w:i w:val="0"/>
        </w:rPr>
        <w:t>T</w:t>
      </w:r>
      <w:r w:rsidR="000C63DE">
        <w:rPr>
          <w:rStyle w:val="Heading2Char"/>
          <w:rFonts w:ascii="Times New Roman" w:hAnsi="Times New Roman"/>
          <w:i w:val="0"/>
        </w:rPr>
        <w:t xml:space="preserve">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w:t>
      </w:r>
      <w:r w:rsidR="00CE14D9">
        <w:rPr>
          <w:rStyle w:val="Heading2Char"/>
          <w:rFonts w:ascii="Times New Roman" w:hAnsi="Times New Roman"/>
          <w:i w:val="0"/>
        </w:rPr>
        <w:t xml:space="preserve">Table </w:t>
      </w:r>
      <w:r w:rsidR="000C63DE">
        <w:rPr>
          <w:rStyle w:val="Heading2Char"/>
          <w:rFonts w:ascii="Times New Roman" w:hAnsi="Times New Roman"/>
          <w:i w:val="0"/>
        </w:rPr>
        <w:t>S</w:t>
      </w:r>
      <w:r w:rsidR="00120090">
        <w:rPr>
          <w:rStyle w:val="Heading2Char"/>
          <w:rFonts w:ascii="Times New Roman" w:hAnsi="Times New Roman"/>
          <w:i w:val="0"/>
        </w:rPr>
        <w:t>2</w:t>
      </w:r>
      <w:r w:rsidR="000C63DE">
        <w:rPr>
          <w:rStyle w:val="Heading2Char"/>
          <w:rFonts w:ascii="Times New Roman" w:hAnsi="Times New Roman"/>
          <w:i w:val="0"/>
        </w:rPr>
        <w:t xml:space="preserve">) supports </w:t>
      </w:r>
      <w:r w:rsidR="000C761A">
        <w:rPr>
          <w:rStyle w:val="Heading2Char"/>
          <w:rFonts w:ascii="Times New Roman" w:hAnsi="Times New Roman"/>
          <w:i w:val="0"/>
        </w:rPr>
        <w:t xml:space="preserve">a proposed </w:t>
      </w:r>
      <w:r w:rsidR="000C63DE">
        <w:rPr>
          <w:i/>
        </w:rPr>
        <w:t xml:space="preserve">N. </w:t>
      </w:r>
      <w:proofErr w:type="spellStart"/>
      <w:r w:rsidR="000C63DE">
        <w:rPr>
          <w:i/>
        </w:rPr>
        <w:t>aromaticivorans</w:t>
      </w:r>
      <w:proofErr w:type="spellEnd"/>
      <w:r w:rsidR="000C63DE">
        <w:t xml:space="preserve"> </w:t>
      </w:r>
      <w:r w:rsidR="000C761A">
        <w:t xml:space="preserve">pathway for </w:t>
      </w:r>
      <w:r w:rsidR="000C63DE">
        <w:t>G-diketone metabolism</w:t>
      </w:r>
      <w:r w:rsidR="00CE14D9">
        <w:t xml:space="preserve"> </w:t>
      </w:r>
      <w:r w:rsidR="000C761A">
        <w:t xml:space="preserve">in which </w:t>
      </w:r>
      <w:proofErr w:type="spellStart"/>
      <w:r w:rsidR="00CE14D9">
        <w:t>vanillic</w:t>
      </w:r>
      <w:proofErr w:type="spellEnd"/>
      <w:r w:rsidR="00CE14D9">
        <w:t xml:space="preserve"> acid </w:t>
      </w:r>
      <w:r w:rsidR="000C761A">
        <w:t xml:space="preserve">is an </w:t>
      </w:r>
      <w:r w:rsidR="00CE14D9">
        <w:t>intermediate that enters the central metaboli</w:t>
      </w:r>
      <w:r w:rsidR="000C761A">
        <w:t xml:space="preserve">c pathways </w:t>
      </w:r>
      <w:r w:rsidR="00CE14D9">
        <w:t xml:space="preserve">for the degradation of G-type aromatic compounds </w:t>
      </w:r>
      <w:r w:rsidR="00CE14D9">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4D9">
        <w:fldChar w:fldCharType="separate"/>
      </w:r>
      <w:r w:rsidR="006E670F" w:rsidRPr="006E670F">
        <w:rPr>
          <w:noProof/>
        </w:rPr>
        <w:t>(29)</w:t>
      </w:r>
      <w:r w:rsidR="00CE14D9">
        <w:fldChar w:fldCharType="end"/>
      </w:r>
      <w:r w:rsidR="000C63DE">
        <w:rPr>
          <w:i/>
        </w:rPr>
        <w:t>.</w:t>
      </w:r>
      <w:r w:rsidR="000C63DE">
        <w:rPr>
          <w:rStyle w:val="Heading2Char"/>
          <w:rFonts w:ascii="Times New Roman" w:hAnsi="Times New Roman"/>
          <w:i w:val="0"/>
        </w:rPr>
        <w:t xml:space="preserve"> </w:t>
      </w:r>
      <w:r w:rsidR="00B20196">
        <w:rPr>
          <w:rStyle w:val="Heading2Char"/>
          <w:rFonts w:ascii="Times New Roman" w:hAnsi="Times New Roman"/>
          <w:i w:val="0"/>
        </w:rPr>
        <w:t xml:space="preserve">Unfortunately, our G-diketone preparations contain trace amounts of vanillin, making it </w:t>
      </w:r>
      <w:r w:rsidR="00B20196">
        <w:rPr>
          <w:rStyle w:val="Heading2Char"/>
          <w:rFonts w:ascii="Times New Roman" w:hAnsi="Times New Roman"/>
          <w:i w:val="0"/>
        </w:rPr>
        <w:lastRenderedPageBreak/>
        <w:t xml:space="preserve">difficult to make a similar conclusion about the role of vanillin as an intermediate when cells metabolize G-diketone (Table S3). </w:t>
      </w:r>
      <w:r w:rsidR="00062A64">
        <w:rPr>
          <w:rStyle w:val="Heading2Char"/>
          <w:rFonts w:ascii="Times New Roman" w:hAnsi="Times New Roman"/>
          <w:i w:val="0"/>
        </w:rPr>
        <w:t>We also acknowledge that our experiments do not preclude the presence of additional enzymes with redundant functions in our proposed model</w:t>
      </w:r>
      <w:r w:rsidR="008C1767">
        <w:rPr>
          <w:rStyle w:val="Heading2Char"/>
          <w:rFonts w:ascii="Times New Roman" w:hAnsi="Times New Roman"/>
          <w:i w:val="0"/>
        </w:rPr>
        <w:t xml:space="preserve"> and are primarily based on </w:t>
      </w:r>
      <w:r w:rsidR="008C1767">
        <w:rPr>
          <w:rStyle w:val="Heading2Char"/>
          <w:rFonts w:ascii="Times New Roman" w:hAnsi="Times New Roman"/>
        </w:rPr>
        <w:t xml:space="preserve">in vitro </w:t>
      </w:r>
      <w:r w:rsidR="008C1767">
        <w:rPr>
          <w:rStyle w:val="Heading2Char"/>
          <w:rFonts w:ascii="Times New Roman" w:hAnsi="Times New Roman"/>
          <w:i w:val="0"/>
        </w:rPr>
        <w:t>data, as strains containing individual deletions of each aromatic dehydrogenases showed no fitness defect in comparison to the parent strain (Figure S</w:t>
      </w:r>
      <w:r w:rsidR="00065A55">
        <w:rPr>
          <w:rStyle w:val="Heading2Char"/>
          <w:rFonts w:ascii="Times New Roman" w:hAnsi="Times New Roman"/>
          <w:i w:val="0"/>
        </w:rPr>
        <w:t>6</w:t>
      </w:r>
      <w:r w:rsidR="008C1767">
        <w:rPr>
          <w:rStyle w:val="Heading2Char"/>
          <w:rFonts w:ascii="Times New Roman" w:hAnsi="Times New Roman"/>
          <w:i w:val="0"/>
        </w:rPr>
        <w:t>)</w:t>
      </w:r>
      <w:r w:rsidR="00062A64">
        <w:rPr>
          <w:rStyle w:val="Heading2Char"/>
          <w:rFonts w:ascii="Times New Roman" w:hAnsi="Times New Roman"/>
          <w:i w:val="0"/>
        </w:rPr>
        <w:t>.</w:t>
      </w:r>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41C650E7"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pathway. While this work focused on </w:t>
      </w:r>
      <w:r w:rsidR="00B20196">
        <w:t xml:space="preserve">enzymes needed for </w:t>
      </w:r>
      <w:r>
        <w:t xml:space="preserve">metabolism of G-diketone, 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0C761A">
        <w:t xml:space="preserve">. It is known that several </w:t>
      </w:r>
      <w:proofErr w:type="spellStart"/>
      <w:r w:rsidR="000C761A">
        <w:t>Lig</w:t>
      </w:r>
      <w:proofErr w:type="spellEnd"/>
      <w:r w:rsidR="000C761A">
        <w:t xml:space="preserve"> enzymes are active with G- and S-type aromatic substrates </w:t>
      </w:r>
      <w:r w:rsidR="000C761A">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16, 30)","plainTextFormattedCitation":"(16, 30)","previouslyFormattedCitation":"(16, 30)"},"properties":{"noteIndex":0},"schema":"https://github.com/citation-style-language/schema/raw/master/csl-citation.json"}</w:instrText>
      </w:r>
      <w:r w:rsidR="000C761A">
        <w:fldChar w:fldCharType="separate"/>
      </w:r>
      <w:r w:rsidR="006E670F" w:rsidRPr="006E670F">
        <w:rPr>
          <w:noProof/>
        </w:rPr>
        <w:t>(16, 30)</w:t>
      </w:r>
      <w:r w:rsidR="000C761A">
        <w:fldChar w:fldCharType="end"/>
      </w:r>
      <w:r w:rsidR="000C761A">
        <w:t xml:space="preserve">, so it is possible that these same </w:t>
      </w:r>
      <w:proofErr w:type="spellStart"/>
      <w:r w:rsidR="000C761A">
        <w:t>Lig</w:t>
      </w:r>
      <w:proofErr w:type="spellEnd"/>
      <w:r w:rsidR="000C761A">
        <w:t xml:space="preserve"> dehydrogenases can metabolize each of these respective diketones. </w:t>
      </w:r>
      <w:r w:rsidR="00062A64">
        <w:t xml:space="preserve">As enzyme redundancy is a described characteristic of </w:t>
      </w:r>
      <w:r w:rsidR="00062A64">
        <w:rPr>
          <w:i/>
        </w:rPr>
        <w:t xml:space="preserve">N. </w:t>
      </w:r>
      <w:proofErr w:type="spellStart"/>
      <w:r w:rsidR="00062A64">
        <w:rPr>
          <w:i/>
        </w:rPr>
        <w:t>aromaticivorans</w:t>
      </w:r>
      <w:proofErr w:type="spellEnd"/>
      <w:r w:rsidR="00AA373F">
        <w:rPr>
          <w:i/>
        </w:rPr>
        <w:t>’</w:t>
      </w:r>
      <w:r w:rsidR="00062A64">
        <w:rPr>
          <w:i/>
        </w:rPr>
        <w:t xml:space="preserve"> </w:t>
      </w:r>
      <w:r w:rsidR="00062A64">
        <w:t xml:space="preserve">dimer degradation pathway </w:t>
      </w:r>
      <w:r w:rsidR="00062A64">
        <w:fldChar w:fldCharType="begin" w:fldLock="1"/>
      </w:r>
      <w:r w:rsidR="00062A64">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062A64">
        <w:rPr>
          <w:rFonts w:ascii="Cambria Math" w:hAnsi="Cambria Math" w:cs="Cambria Math"/>
        </w:rPr>
        <w:instrText>∼</w:instrText>
      </w:r>
      <w:r w:rsidR="00062A64">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id":"ITEM-2","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2","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2, 17)","plainTextFormattedCitation":"(12, 17)","previouslyFormattedCitation":"(11, 12, 17)"},"properties":{"noteIndex":0},"schema":"https://github.com/citation-style-language/schema/raw/master/csl-citation.json"}</w:instrText>
      </w:r>
      <w:r w:rsidR="00062A64">
        <w:fldChar w:fldCharType="separate"/>
      </w:r>
      <w:r w:rsidR="00062A64" w:rsidRPr="00062A64">
        <w:rPr>
          <w:noProof/>
        </w:rPr>
        <w:t>(12, 17)</w:t>
      </w:r>
      <w:r w:rsidR="00062A64">
        <w:fldChar w:fldCharType="end"/>
      </w:r>
      <w:r w:rsidR="00062A64">
        <w:t xml:space="preserve">, it is also possible that additional, undiscovered enzymes can also reduce diketones in addition to the </w:t>
      </w:r>
      <w:proofErr w:type="spellStart"/>
      <w:r w:rsidR="00062A64">
        <w:t>Lig</w:t>
      </w:r>
      <w:proofErr w:type="spellEnd"/>
      <w:r w:rsidR="00062A64">
        <w:t xml:space="preserve"> dehydrogenases. </w:t>
      </w:r>
      <w:r w:rsidR="000C761A">
        <w:t xml:space="preserve">We propose </w:t>
      </w:r>
      <w:r>
        <w:t xml:space="preserve">that the use of multi-functional </w:t>
      </w:r>
      <w:proofErr w:type="spellStart"/>
      <w:r w:rsidR="000C761A">
        <w:t>Lig</w:t>
      </w:r>
      <w:proofErr w:type="spellEnd"/>
      <w:r w:rsidR="000C761A">
        <w:t xml:space="preserve"> </w:t>
      </w:r>
      <w:r>
        <w:t xml:space="preserve">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359E18D6" w:rsidR="00CE1F3C" w:rsidRDefault="00026D23" w:rsidP="00CE1F3C">
      <w:pPr>
        <w:spacing w:line="480" w:lineRule="auto"/>
        <w:ind w:firstLine="720"/>
      </w:pPr>
      <w:r>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CE1F3C">
        <w:fldChar w:fldCharType="separate"/>
      </w:r>
      <w:r w:rsidR="006E670F" w:rsidRPr="006E670F">
        <w:rPr>
          <w:noProof/>
        </w:rPr>
        <w:t>(16)</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lastRenderedPageBreak/>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r w:rsidR="00B119CB">
        <w:t xml:space="preserve"> that is more common than previously thought</w:t>
      </w:r>
      <w:r w:rsidR="00CE1F3C">
        <w:t>.</w:t>
      </w:r>
    </w:p>
    <w:p w14:paraId="1EBEA566" w14:textId="33260736" w:rsidR="00E16D59" w:rsidRDefault="00471C99" w:rsidP="00535829">
      <w:pPr>
        <w:spacing w:line="480" w:lineRule="auto"/>
      </w:pPr>
      <w:r>
        <w:tab/>
      </w:r>
      <w:r w:rsidR="00A6007D">
        <w:t>The presence of</w:t>
      </w:r>
      <w:r w:rsidR="00EC7624">
        <w:t xml:space="preserve">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t>lignin</w:t>
      </w:r>
      <w:r w:rsidR="00844196">
        <w:t xml:space="preserve"> or other aromatic substrates</w:t>
      </w:r>
      <w:r w:rsidR="000D0B05">
        <w:t xml:space="preserve">. </w:t>
      </w:r>
      <w:r w:rsidR="00F51152">
        <w:t>The r</w:t>
      </w:r>
      <w:r w:rsidR="00EC7624">
        <w:t xml:space="preserve">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2DD3A289" w14:textId="0668DAA6" w:rsidR="005E3A84" w:rsidRDefault="00054591" w:rsidP="00317942">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w:t>
      </w:r>
      <w:r w:rsidR="000C761A">
        <w:t xml:space="preserve">early steps in </w:t>
      </w:r>
      <w:r w:rsidR="0083783D">
        <w:t xml:space="preserve">degradation of G-diketone </w:t>
      </w:r>
      <w:r w:rsidR="000C761A">
        <w:t xml:space="preserve">by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a role in oxidation of a Cα carbon in </w:t>
      </w:r>
      <w:r w:rsidR="00FC6209">
        <w:t>β</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w:t>
      </w:r>
      <w:r w:rsidR="00864C20">
        <w:lastRenderedPageBreak/>
        <w:t xml:space="preserve">engineer </w:t>
      </w:r>
      <w:r w:rsidR="0083783D">
        <w:t xml:space="preserve">a microbial strain capable of valorizing lignin </w:t>
      </w:r>
      <w:r w:rsidR="00844196">
        <w:t xml:space="preserve">or chemical products of its </w:t>
      </w:r>
      <w:r w:rsidR="00844196" w:rsidRPr="005E3A84">
        <w:t xml:space="preserve">deconstruction </w:t>
      </w:r>
      <w:r w:rsidR="0083783D" w:rsidRPr="005E3A84">
        <w:t>as part of biorefinery pipeline.</w:t>
      </w:r>
      <w:r w:rsidR="005E3A84">
        <w:br w:type="page"/>
      </w:r>
    </w:p>
    <w:p w14:paraId="3E84105B" w14:textId="6D1095E3" w:rsidR="005E3A84" w:rsidRPr="00D553B5" w:rsidRDefault="005E3A84" w:rsidP="00317942">
      <w:pPr>
        <w:spacing w:line="480" w:lineRule="auto"/>
      </w:pPr>
      <w:r w:rsidRPr="00317942">
        <w:rPr>
          <w:b/>
        </w:rPr>
        <w:lastRenderedPageBreak/>
        <w:t xml:space="preserve">Materials and </w:t>
      </w:r>
      <w:r w:rsidR="00A21417" w:rsidRPr="00317942">
        <w:rPr>
          <w:b/>
        </w:rPr>
        <w:t>Methods</w:t>
      </w:r>
    </w:p>
    <w:p w14:paraId="7A8C2BF4" w14:textId="77777777" w:rsidR="00A21417" w:rsidRPr="00317942" w:rsidRDefault="00A21417" w:rsidP="005E3A84">
      <w:pPr>
        <w:pStyle w:val="Heading2"/>
        <w:rPr>
          <w:rFonts w:ascii="Times New Roman" w:hAnsi="Times New Roman" w:cs="Times New Roman"/>
        </w:rPr>
      </w:pPr>
      <w:r w:rsidRPr="00317942">
        <w:rPr>
          <w:rFonts w:ascii="Times New Roman" w:hAnsi="Times New Roman" w:cs="Times New Roman"/>
        </w:rPr>
        <w:t xml:space="preserve">Analyzing growth with and metabolism of G-diketone </w:t>
      </w:r>
    </w:p>
    <w:p w14:paraId="6E7F3742" w14:textId="66D4326A" w:rsidR="00A21417" w:rsidRDefault="00A21417" w:rsidP="00A21417">
      <w:pPr>
        <w:spacing w:line="480" w:lineRule="auto"/>
      </w:pPr>
      <w:r w:rsidRPr="008A5421">
        <w:rPr>
          <w:rFonts w:ascii="Courier New" w:hAnsi="Courier New" w:cs="Courier New"/>
        </w:rPr>
        <w:t>﻿</w:t>
      </w:r>
      <w:r>
        <w:rPr>
          <w:rFonts w:ascii="Courier New" w:hAnsi="Courier New" w:cs="Courier New"/>
        </w:rPr>
        <w:tab/>
      </w:r>
      <w:r>
        <w:rPr>
          <w:i/>
        </w:rPr>
        <w:t xml:space="preserve">N. </w:t>
      </w:r>
      <w:proofErr w:type="spellStart"/>
      <w:r>
        <w:rPr>
          <w:i/>
        </w:rPr>
        <w:t>aromaticivorans</w:t>
      </w:r>
      <w:proofErr w:type="spellEnd"/>
      <w:r>
        <w:rPr>
          <w:i/>
        </w:rPr>
        <w:t xml:space="preserve"> </w:t>
      </w:r>
      <w:r>
        <w:t xml:space="preserve">cultures were grown aerobically in Standard Mineral Broth (SMB; DSMZ Medium 1185) without tryptone or yeast extract </w:t>
      </w:r>
      <w:r>
        <w:fldChar w:fldCharType="begin" w:fldLock="1"/>
      </w:r>
      <w:r w:rsidR="006E670F">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31)","plainTextFormattedCitation":"(31)","previouslyFormattedCitation":"(31)"},"properties":{"noteIndex":0},"schema":"https://github.com/citation-style-language/schema/raw/master/csl-citation.json"}</w:instrText>
      </w:r>
      <w:r>
        <w:fldChar w:fldCharType="separate"/>
      </w:r>
      <w:r w:rsidR="006E670F" w:rsidRPr="006E670F">
        <w:rPr>
          <w:noProof/>
        </w:rPr>
        <w:t>(31)</w:t>
      </w:r>
      <w:r>
        <w:fldChar w:fldCharType="end"/>
      </w:r>
      <w:r>
        <w:t xml:space="preserve">, supplemented with either glucose, an aromatic substrate, or both, shaken at 200 rpm and incubated at 30 </w:t>
      </w:r>
      <w:r w:rsidRPr="000A3603">
        <w:t>°</w:t>
      </w:r>
      <w:r>
        <w:t xml:space="preserve">C. We measured cell density using a </w:t>
      </w:r>
      <w:proofErr w:type="spellStart"/>
      <w:r>
        <w:t>Klett-Summerson</w:t>
      </w:r>
      <w:proofErr w:type="spellEnd"/>
      <w:r>
        <w:t xml:space="preserve"> photoelectric colorimeter with a red filter; one </w:t>
      </w:r>
      <w:proofErr w:type="spellStart"/>
      <w:r>
        <w:t>Klett</w:t>
      </w:r>
      <w:proofErr w:type="spellEnd"/>
      <w:r>
        <w:t xml:space="preserve"> unit (KU) is equivalent to 8x10</w:t>
      </w:r>
      <w:r w:rsidRPr="001F0072">
        <w:rPr>
          <w:vertAlign w:val="superscript"/>
        </w:rPr>
        <w:t>6</w:t>
      </w:r>
      <w:r>
        <w:t xml:space="preserve"> CFU/mL for </w:t>
      </w:r>
      <w:r>
        <w:rPr>
          <w:i/>
        </w:rPr>
        <w:t xml:space="preserve">N. </w:t>
      </w:r>
      <w:proofErr w:type="spellStart"/>
      <w:r>
        <w:rPr>
          <w:i/>
        </w:rPr>
        <w:t>aromaticivorans</w:t>
      </w:r>
      <w:proofErr w:type="spellEnd"/>
      <w:r>
        <w:rPr>
          <w:i/>
        </w:rPr>
        <w:t xml:space="preserve"> </w:t>
      </w:r>
      <w:r>
        <w:rPr>
          <w:i/>
        </w:rPr>
        <w:fldChar w:fldCharType="begin" w:fldLock="1"/>
      </w:r>
      <w:r>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Pr>
          <w:i/>
        </w:rPr>
        <w:fldChar w:fldCharType="separate"/>
      </w:r>
      <w:r w:rsidRPr="0073423E">
        <w:rPr>
          <w:noProof/>
        </w:rPr>
        <w:t>(11)</w:t>
      </w:r>
      <w:r>
        <w:rPr>
          <w:i/>
        </w:rPr>
        <w:fldChar w:fldCharType="end"/>
      </w:r>
      <w:r>
        <w:t xml:space="preserve">.  </w:t>
      </w:r>
    </w:p>
    <w:p w14:paraId="2177D67D" w14:textId="0FC2FFE6" w:rsidR="00A21417" w:rsidRPr="004342C6" w:rsidRDefault="00A21417" w:rsidP="00A21417">
      <w:pPr>
        <w:spacing w:line="480" w:lineRule="auto"/>
        <w:ind w:firstLine="720"/>
      </w:pPr>
      <w:r>
        <w:t xml:space="preserve">To assay metabolism of </w:t>
      </w:r>
      <w:r w:rsidR="0029469D">
        <w:t>G-diketone</w:t>
      </w:r>
      <w:r>
        <w:t xml:space="preserve">, </w:t>
      </w:r>
      <w:r w:rsidR="00136C46">
        <w:t xml:space="preserve">triplicate </w:t>
      </w:r>
      <w:r w:rsidRPr="008A5421">
        <w:t>cultures</w:t>
      </w:r>
      <w:r>
        <w:t xml:space="preserve"> of </w:t>
      </w:r>
      <w:r>
        <w:rPr>
          <w:i/>
        </w:rPr>
        <w:t xml:space="preserve">N. </w:t>
      </w:r>
      <w:proofErr w:type="spellStart"/>
      <w:r>
        <w:rPr>
          <w:i/>
        </w:rPr>
        <w:t>aromaticivorans</w:t>
      </w:r>
      <w:proofErr w:type="spellEnd"/>
      <w:r>
        <w:rPr>
          <w:i/>
        </w:rPr>
        <w:t xml:space="preserve"> </w:t>
      </w:r>
      <w:r w:rsidRPr="008A5421">
        <w:t xml:space="preserve">were grown overnight with </w:t>
      </w:r>
      <w:r>
        <w:t>1 g/L D-</w:t>
      </w:r>
      <w:r w:rsidRPr="008A5421">
        <w:t xml:space="preserve">glucose </w:t>
      </w:r>
      <w:r w:rsidRPr="00317942">
        <w:rPr>
          <w:iCs/>
        </w:rPr>
        <w:t>(Sigma-Aldrich, St. Louis, MO, USA)</w:t>
      </w:r>
      <w:r>
        <w:rPr>
          <w:i/>
        </w:rPr>
        <w:t xml:space="preserve"> </w:t>
      </w:r>
      <w:r>
        <w:t>before adding an equal volume of</w:t>
      </w:r>
      <w:r w:rsidRPr="008A5421">
        <w:t xml:space="preserve"> </w:t>
      </w:r>
      <w:r>
        <w:t>SMB</w:t>
      </w:r>
      <w:r w:rsidRPr="008A5421">
        <w:t xml:space="preserve"> containing </w:t>
      </w:r>
      <w:r>
        <w:t>1 g/L</w:t>
      </w:r>
      <w:r w:rsidRPr="008A5421">
        <w:t xml:space="preserve"> glucose and incubat</w:t>
      </w:r>
      <w:r>
        <w:t>ing</w:t>
      </w:r>
      <w:r w:rsidRPr="008A5421">
        <w:t xml:space="preserve"> for one hour. </w:t>
      </w:r>
      <w:r>
        <w:t xml:space="preserve">We then harvested </w:t>
      </w:r>
      <w:r w:rsidRPr="008A5421">
        <w:t xml:space="preserve">2 ml of the culture </w:t>
      </w:r>
      <w:r>
        <w:t xml:space="preserve">(3075 </w:t>
      </w:r>
      <w:proofErr w:type="spellStart"/>
      <w:r>
        <w:t>rcf</w:t>
      </w:r>
      <w:proofErr w:type="spellEnd"/>
      <w:r>
        <w:t xml:space="preserve">, </w:t>
      </w:r>
      <w:r w:rsidRPr="008A5421">
        <w:t>5 min</w:t>
      </w:r>
      <w:r>
        <w:t>, room temperature)</w:t>
      </w:r>
      <w:r w:rsidRPr="008A5421">
        <w:t xml:space="preserve"> </w:t>
      </w:r>
      <w:r>
        <w:t>and</w:t>
      </w:r>
      <w:r w:rsidRPr="008A5421">
        <w:t xml:space="preserve"> resuspended </w:t>
      </w:r>
      <w:r>
        <w:t xml:space="preserve">the cells </w:t>
      </w:r>
      <w:r w:rsidRPr="008A5421">
        <w:t xml:space="preserve">into </w:t>
      </w:r>
      <w:r>
        <w:t xml:space="preserve">0.5 mL </w:t>
      </w:r>
      <w:r w:rsidRPr="008A5421">
        <w:t xml:space="preserve">fresh </w:t>
      </w:r>
      <w:r>
        <w:t>SMB</w:t>
      </w:r>
      <w:r w:rsidRPr="008A5421">
        <w:t xml:space="preserve"> </w:t>
      </w:r>
      <w:r>
        <w:t>with no added carbon source</w:t>
      </w:r>
      <w:r w:rsidRPr="008A5421">
        <w:t xml:space="preserve">. The resuspended cells were </w:t>
      </w:r>
      <w:r>
        <w:t>inoculated</w:t>
      </w:r>
      <w:r w:rsidRPr="008A5421">
        <w:t xml:space="preserve"> </w:t>
      </w:r>
      <w:r>
        <w:t>(1% inoculation ratio by volume) into 50 mL SMB containing either 1g/L glucose or 0.5 g/L glucose</w:t>
      </w:r>
      <w:r w:rsidR="00C262D1">
        <w:t xml:space="preserve"> plus</w:t>
      </w:r>
      <w:r>
        <w:t xml:space="preserve"> 0.418 g/L G-diketone. 1-mL samples of these cultures were collected as a function of time and harvested (3075 </w:t>
      </w:r>
      <w:proofErr w:type="spellStart"/>
      <w:r>
        <w:t>rcf</w:t>
      </w:r>
      <w:proofErr w:type="spellEnd"/>
      <w:r>
        <w:t xml:space="preserve">, 5 min, 4 </w:t>
      </w:r>
      <w:r w:rsidRPr="000A3603">
        <w:t>°</w:t>
      </w:r>
      <w:r>
        <w:t>C). The</w:t>
      </w:r>
      <w:r w:rsidRPr="008A5421">
        <w:t xml:space="preserve"> supernatants</w:t>
      </w:r>
      <w:r>
        <w:t xml:space="preserve"> of these samples</w:t>
      </w:r>
      <w:r w:rsidRPr="008A5421">
        <w:t xml:space="preserve"> were filtered through 0.22 </w:t>
      </w:r>
      <w:proofErr w:type="spellStart"/>
      <w:r w:rsidRPr="008A5421">
        <w:t>μ</w:t>
      </w:r>
      <w:r>
        <w:t>m</w:t>
      </w:r>
      <w:proofErr w:type="spellEnd"/>
      <w:r w:rsidRPr="008A5421">
        <w:t xml:space="preserve"> nylon syringe tip filters </w:t>
      </w:r>
      <w:r w:rsidRPr="00317942">
        <w:rPr>
          <w:iCs/>
        </w:rPr>
        <w:t>(Fisher Scientific, Hampton, NH, USA)</w:t>
      </w:r>
      <w:r w:rsidRPr="000707E1">
        <w:rPr>
          <w:iCs/>
        </w:rPr>
        <w:t>,</w:t>
      </w:r>
      <w:r>
        <w:t xml:space="preserve"> analyzed by HPLC</w:t>
      </w:r>
      <w:r w:rsidR="006371A4">
        <w:t xml:space="preserve"> with MS and </w:t>
      </w:r>
      <w:r w:rsidR="00A84F81">
        <w:t>photo</w:t>
      </w:r>
      <w:r w:rsidR="006371A4">
        <w:t>diode array detectors</w:t>
      </w:r>
      <w:r w:rsidR="00ED68B8">
        <w:t>,</w:t>
      </w:r>
      <w:r>
        <w:t xml:space="preserve"> and GC-MS.</w:t>
      </w:r>
      <w:r w:rsidRPr="004342C6">
        <w:rPr>
          <w:shd w:val="clear" w:color="auto" w:fill="FFFFFF"/>
        </w:rPr>
        <w:t> </w:t>
      </w:r>
    </w:p>
    <w:p w14:paraId="0D6C4877" w14:textId="77777777" w:rsidR="00A21417" w:rsidRDefault="00A21417" w:rsidP="00A21417">
      <w:pPr>
        <w:pStyle w:val="Heading2"/>
      </w:pPr>
      <w:r>
        <w:t>RNA-</w:t>
      </w:r>
      <w:proofErr w:type="spellStart"/>
      <w:r>
        <w:t>Seq</w:t>
      </w:r>
      <w:proofErr w:type="spellEnd"/>
      <w:r>
        <w:t xml:space="preserve"> culture conditions</w:t>
      </w:r>
    </w:p>
    <w:p w14:paraId="0E24A28C" w14:textId="34E9B611" w:rsidR="00A21417" w:rsidRDefault="00A21417" w:rsidP="00065A55">
      <w:pPr>
        <w:spacing w:line="480" w:lineRule="auto"/>
        <w:ind w:firstLine="720"/>
      </w:pPr>
      <w:r w:rsidRPr="00B50A3D">
        <w:t xml:space="preserve">The strain used for RNA </w:t>
      </w:r>
      <w:r w:rsidR="00ED68B8">
        <w:t xml:space="preserve">preparation </w:t>
      </w:r>
      <w:r w:rsidRPr="00B50A3D">
        <w:t xml:space="preserve">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Pr="0073423E">
        <w:rPr>
          <w:noProof/>
        </w:rPr>
        <w:t>(11)</w:t>
      </w:r>
      <w:r w:rsidRPr="00B50A3D">
        <w:fldChar w:fldCharType="end"/>
      </w:r>
      <w:r>
        <w:t xml:space="preserve"> (</w:t>
      </w:r>
      <w:r w:rsidRPr="00317942">
        <w:t xml:space="preserve">Table </w:t>
      </w:r>
      <w:r w:rsidR="00A84F81" w:rsidRPr="00317942">
        <w:t>S4</w:t>
      </w:r>
      <w:r>
        <w:t>)</w:t>
      </w:r>
      <w:r w:rsidRPr="00B50A3D">
        <w:t xml:space="preserve">. All cultures were grown in SMB with </w:t>
      </w:r>
      <w:r>
        <w:t>0.5 g</w:t>
      </w:r>
      <w:r w:rsidRPr="00B50A3D">
        <w:t xml:space="preserve">/L of D-glucose plus an indicated aromatic, as cultures grown on some aromatic compounds as the sole organic substrate produced insufficient biomass for RNA analysis. </w:t>
      </w:r>
      <w:r w:rsidR="000119B7" w:rsidRPr="00B50A3D">
        <w:t xml:space="preserve">Aromatic substrates </w:t>
      </w:r>
      <w:r w:rsidR="000119B7">
        <w:t>used</w:t>
      </w:r>
      <w:r w:rsidR="000119B7" w:rsidRPr="00B50A3D">
        <w:t xml:space="preserve"> were PCA, </w:t>
      </w:r>
      <w:proofErr w:type="spellStart"/>
      <w:r w:rsidR="000119B7" w:rsidRPr="00B50A3D">
        <w:t>vanillic</w:t>
      </w:r>
      <w:proofErr w:type="spellEnd"/>
      <w:r w:rsidR="000119B7" w:rsidRPr="00B50A3D">
        <w:t xml:space="preserve"> acid, </w:t>
      </w:r>
      <w:r w:rsidR="000119B7" w:rsidRPr="00B50A3D">
        <w:lastRenderedPageBreak/>
        <w:t xml:space="preserve">vanillin, ferulic acid </w:t>
      </w:r>
      <w:r w:rsidR="000119B7" w:rsidRPr="00317942">
        <w:rPr>
          <w:iCs/>
        </w:rPr>
        <w:t>(Sigma-Aldrich, St. Louis, MO, USA)</w:t>
      </w:r>
      <w:r w:rsidR="000119B7" w:rsidRPr="00B50A3D">
        <w:rPr>
          <w:i/>
        </w:rPr>
        <w:t xml:space="preserve">, </w:t>
      </w:r>
      <w:r w:rsidR="000119B7" w:rsidRPr="00B50A3D">
        <w:t>GP</w:t>
      </w:r>
      <w:r w:rsidR="000119B7">
        <w:t>-1</w:t>
      </w:r>
      <w:r w:rsidR="000119B7" w:rsidRPr="00B50A3D">
        <w:t xml:space="preserve"> </w:t>
      </w:r>
      <w:r w:rsidR="000119B7" w:rsidRPr="00317942">
        <w:rPr>
          <w:iCs/>
        </w:rPr>
        <w:t>(Key Organics, Camelford, UK)</w:t>
      </w:r>
      <w:r w:rsidR="000119B7" w:rsidRPr="000707E1">
        <w:rPr>
          <w:iCs/>
        </w:rPr>
        <w:t>,</w:t>
      </w:r>
      <w:r w:rsidR="000119B7" w:rsidRPr="00B50A3D">
        <w:t xml:space="preserve"> and G-diketone, synthesized as previously described </w:t>
      </w:r>
      <w:r w:rsidR="000119B7" w:rsidRPr="00B50A3D">
        <w:fldChar w:fldCharType="begin" w:fldLock="1"/>
      </w:r>
      <w:r w:rsidR="000119B7">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119B7" w:rsidRPr="00B50A3D">
        <w:fldChar w:fldCharType="separate"/>
      </w:r>
      <w:r w:rsidR="000119B7" w:rsidRPr="0073423E">
        <w:rPr>
          <w:noProof/>
        </w:rPr>
        <w:t>(10)</w:t>
      </w:r>
      <w:r w:rsidR="000119B7" w:rsidRPr="00B50A3D">
        <w:fldChar w:fldCharType="end"/>
      </w:r>
      <w:r w:rsidR="000119B7" w:rsidRPr="00B50A3D">
        <w:t>.</w:t>
      </w:r>
      <w:r w:rsidR="000119B7">
        <w:t xml:space="preserve"> </w:t>
      </w:r>
      <w:r w:rsidRPr="00B50A3D">
        <w:t xml:space="preserve">Amounts of aromatic substrate in the culture were normalized to have a theoretical </w:t>
      </w:r>
      <w:r>
        <w:t xml:space="preserve">COD </w:t>
      </w:r>
      <w:r w:rsidRPr="00B50A3D">
        <w:t xml:space="preserve">equivalent to </w:t>
      </w:r>
      <w:r>
        <w:t>0.5 g</w:t>
      </w:r>
      <w:r w:rsidRPr="00B50A3D">
        <w:t>/L</w:t>
      </w:r>
      <w:r w:rsidR="000119B7">
        <w:t xml:space="preserve"> (amount added to each culture: ferulic acid - 0.29 g/L, vanillin - 0.28 g/L, </w:t>
      </w:r>
      <w:proofErr w:type="spellStart"/>
      <w:r w:rsidR="000119B7">
        <w:t>vanillic</w:t>
      </w:r>
      <w:proofErr w:type="spellEnd"/>
      <w:r w:rsidR="000119B7">
        <w:t xml:space="preserve"> acid – 0.33 g/L, G-diketone – 0.29 g/L, GP-1 – 0.27 g/L, PCA – 0.37 g/L (Supplemental Dataset S1)</w:t>
      </w:r>
      <w:proofErr w:type="gramStart"/>
      <w:r w:rsidR="000119B7">
        <w:t xml:space="preserve">) </w:t>
      </w:r>
      <w:r w:rsidRPr="00B50A3D">
        <w:t>.</w:t>
      </w:r>
      <w:proofErr w:type="gramEnd"/>
      <w:r w:rsidRPr="00B50A3D">
        <w:t xml:space="preserve">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w:t>
      </w:r>
    </w:p>
    <w:p w14:paraId="7D27BEA6" w14:textId="77777777" w:rsidR="00A21417" w:rsidRDefault="00A21417" w:rsidP="00A21417">
      <w:pPr>
        <w:spacing w:line="480" w:lineRule="auto"/>
      </w:pPr>
      <w:r>
        <w:tab/>
        <w:t xml:space="preserve">A 25-mL overnight culture grown in the presence of SMB plus glucose provided the inoculum for all cultures used for RNA extraction. Before shifting cells to media containing an aromatic substrate, we added 25 mL of SMB plus glucose and waited 40 min to allow cells to re-enter growth phase. At this time, 2-mL aliquots of this culture were harvested (6000 rpm, 5 min, 21 </w:t>
      </w:r>
      <w:r w:rsidRPr="000A3603">
        <w:t>°</w:t>
      </w:r>
      <w:r>
        <w:t xml:space="preserve">C), washed in 1 mL of SMB with no added carbon source, and resuspended into 100 </w:t>
      </w:r>
      <w:proofErr w:type="spellStart"/>
      <w:r w:rsidRPr="008A5421">
        <w:t>μ</w:t>
      </w:r>
      <w:r>
        <w:t>L</w:t>
      </w:r>
      <w:proofErr w:type="spellEnd"/>
      <w:r>
        <w:t xml:space="preserve"> of SMB with no added carbon source. Equal volumes of this cell suspension were added to 25-mL triplicate cultures containing either </w:t>
      </w:r>
      <w:r w:rsidRPr="007B353C">
        <w:t>glucose and an aromatic compound</w:t>
      </w:r>
      <w:r>
        <w:t xml:space="preserve"> or only glucose as the sole carbon source</w:t>
      </w:r>
      <w:r w:rsidRPr="007B353C">
        <w:t xml:space="preserve"> </w:t>
      </w:r>
      <w:r>
        <w:t xml:space="preserve">at </w:t>
      </w:r>
      <w:r w:rsidRPr="007B353C">
        <w:t>concentrations described above</w:t>
      </w:r>
      <w:r>
        <w:t xml:space="preserve">. These cultures were incubated overnight and then amended with 25 mL of fresh identical media to ensure logarithmic growth. After 40 min, cell growth was terminated by adding 5.7 mL of cold 95% ethanol + 5% acid </w:t>
      </w:r>
      <w:proofErr w:type="spellStart"/>
      <w:proofErr w:type="gramStart"/>
      <w:r>
        <w:t>phenol:chloroform</w:t>
      </w:r>
      <w:proofErr w:type="spellEnd"/>
      <w:proofErr w:type="gramEnd"/>
      <w:r>
        <w:t xml:space="preserve"> to the entire 50-mL culture. Cells from each culture were harvested (6000 rpm, 12 min, 4 </w:t>
      </w:r>
      <w:r w:rsidRPr="000A3603">
        <w:t>°</w:t>
      </w:r>
      <w:r>
        <w:t xml:space="preserve">C), the pellets were flash-frozen in ethanol and dry ice, and the supernatant from each culture was filtered and stored at -80 </w:t>
      </w:r>
      <w:r w:rsidRPr="000A3603">
        <w:t>°</w:t>
      </w:r>
      <w:r>
        <w:t xml:space="preserve">C for subsequent HPLC analysis (see above). </w:t>
      </w:r>
    </w:p>
    <w:p w14:paraId="3277FCCA" w14:textId="77777777" w:rsidR="006371A4" w:rsidRPr="00B50A3D" w:rsidRDefault="006371A4" w:rsidP="006371A4">
      <w:pPr>
        <w:pStyle w:val="Heading2"/>
      </w:pPr>
      <w:r>
        <w:t>RNA preparation</w:t>
      </w:r>
    </w:p>
    <w:p w14:paraId="78C9E0CF" w14:textId="77777777" w:rsidR="00A21417" w:rsidRPr="000707E1" w:rsidRDefault="00A21417" w:rsidP="00A21417">
      <w:pPr>
        <w:spacing w:line="480" w:lineRule="auto"/>
        <w:rPr>
          <w:iCs/>
        </w:rPr>
      </w:pPr>
      <w:r>
        <w:lastRenderedPageBreak/>
        <w:tab/>
        <w:t xml:space="preserve">Thawed cell pellets were lysed using an SDS/EDTA-based buffer at 65 </w:t>
      </w:r>
      <w:r w:rsidRPr="000A3603">
        <w:t>°</w:t>
      </w:r>
      <w:r>
        <w:t xml:space="preserve">C </w:t>
      </w:r>
      <w:r>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fldChar w:fldCharType="separate"/>
      </w:r>
      <w:r w:rsidRPr="0073423E">
        <w:rPr>
          <w:noProof/>
        </w:rPr>
        <w:t>(11)</w:t>
      </w:r>
      <w:r>
        <w:fldChar w:fldCharType="end"/>
      </w:r>
      <w:r>
        <w:t xml:space="preserve">. Genomic DNA was removed and RNA purified using the Qiagen </w:t>
      </w:r>
      <w:proofErr w:type="spellStart"/>
      <w:r>
        <w:t>RNEasy</w:t>
      </w:r>
      <w:proofErr w:type="spellEnd"/>
      <w:r>
        <w:t xml:space="preserve"> Kit </w:t>
      </w:r>
      <w:r w:rsidRPr="00317942">
        <w:rPr>
          <w:iCs/>
        </w:rPr>
        <w:t>(Qiagen, Hilden, Germany)</w:t>
      </w:r>
      <w:r w:rsidRPr="000707E1">
        <w:rPr>
          <w:iCs/>
        </w:rPr>
        <w:t>.</w:t>
      </w:r>
      <w:r>
        <w:t xml:space="preserve"> An on-column </w:t>
      </w:r>
      <w:proofErr w:type="spellStart"/>
      <w:r>
        <w:t>DNAse</w:t>
      </w:r>
      <w:proofErr w:type="spellEnd"/>
      <w:r>
        <w:t xml:space="preserve"> digestion </w:t>
      </w:r>
      <w:r w:rsidRPr="00317942">
        <w:rPr>
          <w:iCs/>
        </w:rPr>
        <w:t>(Qiagen, Hilden, Germany)</w:t>
      </w:r>
      <w:r>
        <w:rPr>
          <w:i/>
        </w:rPr>
        <w:t xml:space="preserve"> </w:t>
      </w:r>
      <w:r>
        <w:t xml:space="preserve">was performed to remove remaining DNA. RNA was eluted in 50 </w:t>
      </w:r>
      <w:proofErr w:type="spellStart"/>
      <w:r w:rsidRPr="000A3603">
        <w:t>μ</w:t>
      </w:r>
      <w:r>
        <w:t>L</w:t>
      </w:r>
      <w:proofErr w:type="spellEnd"/>
      <w:r>
        <w:t xml:space="preserve"> nuclease-free water </w:t>
      </w:r>
      <w:r w:rsidRPr="00317942">
        <w:rPr>
          <w:iCs/>
        </w:rPr>
        <w:t>(Life Technologies, Carlsbad, CA, USA)</w:t>
      </w:r>
      <w:r w:rsidRPr="000707E1">
        <w:rPr>
          <w:iCs/>
        </w:rPr>
        <w:t xml:space="preserve"> </w:t>
      </w:r>
      <w:r>
        <w:t xml:space="preserve">and stored at -80 </w:t>
      </w:r>
      <w:r w:rsidRPr="000A3603">
        <w:t>°</w:t>
      </w:r>
      <w:r>
        <w:t xml:space="preserve">C until preparation for sequencing. RNA yield was assessed using a Qubit Broad-Range RNA assay </w:t>
      </w:r>
      <w:r w:rsidRPr="00317942">
        <w:rPr>
          <w:iCs/>
        </w:rPr>
        <w:t>(Life Technologies, Carlsbad, CA, USA)</w:t>
      </w:r>
      <w:r w:rsidRPr="000707E1">
        <w:rPr>
          <w:iCs/>
        </w:rPr>
        <w:t xml:space="preserve">. </w:t>
      </w:r>
    </w:p>
    <w:p w14:paraId="73C264CD" w14:textId="77777777" w:rsidR="00A21417" w:rsidRDefault="00A21417" w:rsidP="00A21417">
      <w:pPr>
        <w:pStyle w:val="Heading2"/>
      </w:pPr>
      <w:r>
        <w:t>RNA sequencing and bioinformatics</w:t>
      </w:r>
    </w:p>
    <w:p w14:paraId="03A1F334" w14:textId="77777777" w:rsidR="00A21417" w:rsidRDefault="00A21417" w:rsidP="00A21417">
      <w:pPr>
        <w:spacing w:line="480" w:lineRule="auto"/>
        <w:ind w:firstLine="720"/>
      </w:pPr>
      <w:r>
        <w:t>RNA-</w:t>
      </w:r>
      <w:proofErr w:type="spellStart"/>
      <w:r>
        <w:t>Seq</w:t>
      </w:r>
      <w:proofErr w:type="spellEnd"/>
      <w:r>
        <w:t xml:space="preserve"> library preparation and sequencing was performed at the Department of Energy Joint Genome Institute </w:t>
      </w:r>
      <w:r w:rsidRPr="006371A4">
        <w:t>(</w:t>
      </w:r>
      <w:r w:rsidRPr="00317942">
        <w:t>Berkeley, CA, USA</w:t>
      </w:r>
      <w:r w:rsidRPr="006371A4">
        <w:t>).</w:t>
      </w:r>
      <w:r>
        <w:t xml:space="preserve"> Libraries were created using the Illumina </w:t>
      </w:r>
      <w:proofErr w:type="spellStart"/>
      <w:r>
        <w:t>TruSeq</w:t>
      </w:r>
      <w:proofErr w:type="spellEnd"/>
      <w:r>
        <w:t xml:space="preserve"> Stranded Total RNA kit </w:t>
      </w:r>
      <w:r w:rsidRPr="00317942">
        <w:rPr>
          <w:iCs/>
        </w:rPr>
        <w:t>(Illumina, San Diego, CA, USA)</w:t>
      </w:r>
      <w:r w:rsidRPr="000707E1">
        <w:rPr>
          <w:iCs/>
        </w:rPr>
        <w:t xml:space="preserve"> </w:t>
      </w:r>
      <w:r>
        <w:t xml:space="preserve">following the standard protocol, which included ribosomal RNA depletion using the </w:t>
      </w:r>
      <w:proofErr w:type="spellStart"/>
      <w:r>
        <w:t>RiboZero</w:t>
      </w:r>
      <w:proofErr w:type="spellEnd"/>
      <w:r>
        <w:t xml:space="preserve"> bacterial kit </w:t>
      </w:r>
      <w:r w:rsidRPr="00317942">
        <w:rPr>
          <w:iCs/>
        </w:rPr>
        <w:t>(Illumina, San Diego, CA, USA).</w:t>
      </w:r>
      <w:r>
        <w:t xml:space="preserve">  Four RNA-</w:t>
      </w:r>
      <w:proofErr w:type="spellStart"/>
      <w:r>
        <w:t>seq</w:t>
      </w:r>
      <w:proofErr w:type="spellEnd"/>
      <w:r>
        <w:t xml:space="preserve"> libraries were sequenced per lane on an Illumina </w:t>
      </w:r>
      <w:proofErr w:type="spellStart"/>
      <w:r>
        <w:t>NextSeq</w:t>
      </w:r>
      <w:proofErr w:type="spellEnd"/>
      <w:r>
        <w:t xml:space="preserve"> </w:t>
      </w:r>
      <w:r w:rsidRPr="00317942">
        <w:rPr>
          <w:iCs/>
        </w:rPr>
        <w:t>(Illumina, San Diego, CA, USA)</w:t>
      </w:r>
      <w:r w:rsidRPr="000707E1">
        <w:rPr>
          <w:iCs/>
        </w:rPr>
        <w:t xml:space="preserve"> </w:t>
      </w:r>
      <w:r>
        <w:t xml:space="preserve">in 2x151 reads using the manufacturer’s standard protocol. </w:t>
      </w:r>
    </w:p>
    <w:p w14:paraId="76FBC690" w14:textId="7D1851A7" w:rsidR="00A21417" w:rsidRDefault="00A21417" w:rsidP="001756B2">
      <w:pPr>
        <w:spacing w:line="480" w:lineRule="auto"/>
        <w:ind w:firstLine="720"/>
      </w:pPr>
      <w:r>
        <w:t xml:space="preserve">After sequence analysis, the paired-end FASTQ files were split into those containing forward and reverse reads, and forward read files were retained for further analysis. Sequence reads were trimmed using </w:t>
      </w:r>
      <w:proofErr w:type="spellStart"/>
      <w:r>
        <w:t>Trimmomatic</w:t>
      </w:r>
      <w:proofErr w:type="spellEnd"/>
      <w:r>
        <w:t xml:space="preserve"> version 0.3 </w:t>
      </w:r>
      <w:r>
        <w:fldChar w:fldCharType="begin" w:fldLock="1"/>
      </w:r>
      <w:r w:rsidR="006E670F">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32)","plainTextFormattedCitation":"(32)","previouslyFormattedCitation":"(32)"},"properties":{"noteIndex":0},"schema":"https://github.com/citation-style-language/schema/raw/master/csl-citation.json"}</w:instrText>
      </w:r>
      <w:r>
        <w:fldChar w:fldCharType="separate"/>
      </w:r>
      <w:r w:rsidR="006E670F" w:rsidRPr="006E670F">
        <w:rPr>
          <w:noProof/>
        </w:rPr>
        <w:t>(32)</w:t>
      </w:r>
      <w:r>
        <w:fldChar w:fldCharType="end"/>
      </w:r>
      <w:r>
        <w:t xml:space="preserve"> with the default settings except for a HEADCROP of 5, LEADING of 3, TRAILING of 3, SLIDINGWINDOW of 3:30, and MINLEN of 36. After trimming, the sequence reads were aligned to the </w:t>
      </w:r>
      <w:r>
        <w:rPr>
          <w:i/>
          <w:iCs/>
        </w:rPr>
        <w:t xml:space="preserve">N. </w:t>
      </w:r>
      <w:proofErr w:type="spellStart"/>
      <w:r>
        <w:rPr>
          <w:i/>
          <w:iCs/>
        </w:rPr>
        <w:t>aromaticivorans</w:t>
      </w:r>
      <w:proofErr w:type="spellEnd"/>
      <w:r>
        <w:rPr>
          <w:i/>
          <w:iCs/>
        </w:rPr>
        <w:t xml:space="preserve"> </w:t>
      </w:r>
      <w:r>
        <w:t xml:space="preserve">genome sequence (GenBank accession NC_007794.1) using Bowtie2 version 2.2.2 </w:t>
      </w:r>
      <w:r>
        <w:fldChar w:fldCharType="begin" w:fldLock="1"/>
      </w:r>
      <w:r w:rsidR="006E670F">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33)","plainTextFormattedCitation":"(33)","previouslyFormattedCitation":"(33)"},"properties":{"noteIndex":0},"schema":"https://github.com/citation-style-language/schema/raw/master/csl-citation.json"}</w:instrText>
      </w:r>
      <w:r>
        <w:fldChar w:fldCharType="separate"/>
      </w:r>
      <w:r w:rsidR="006E670F" w:rsidRPr="006E670F">
        <w:rPr>
          <w:noProof/>
        </w:rPr>
        <w:t>(33)</w:t>
      </w:r>
      <w:r>
        <w:fldChar w:fldCharType="end"/>
      </w:r>
      <w:r>
        <w:t xml:space="preserve"> with default settings except the number of mismatches was set to 1. Aligned sequence reads were mapped to gene locations using </w:t>
      </w:r>
      <w:proofErr w:type="spellStart"/>
      <w:r>
        <w:t>HTSeq</w:t>
      </w:r>
      <w:proofErr w:type="spellEnd"/>
      <w:r>
        <w:t xml:space="preserve"> version 0.6.0 </w:t>
      </w:r>
      <w:r>
        <w:fldChar w:fldCharType="begin" w:fldLock="1"/>
      </w:r>
      <w:r w:rsidR="006E670F">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34)","plainTextFormattedCitation":"(34)","previouslyFormattedCitation":"(34)"},"properties":{"noteIndex":0},"schema":"https://github.com/citation-style-language/schema/raw/master/csl-citation.json"}</w:instrText>
      </w:r>
      <w:r>
        <w:fldChar w:fldCharType="separate"/>
      </w:r>
      <w:r w:rsidR="006E670F" w:rsidRPr="006E670F">
        <w:rPr>
          <w:noProof/>
        </w:rPr>
        <w:t>(34)</w:t>
      </w:r>
      <w:r>
        <w:fldChar w:fldCharType="end"/>
      </w:r>
      <w:r>
        <w:t xml:space="preserve"> with default settings except that the “reverse” </w:t>
      </w:r>
      <w:proofErr w:type="spellStart"/>
      <w:r>
        <w:t>strandedness</w:t>
      </w:r>
      <w:proofErr w:type="spellEnd"/>
      <w:r>
        <w:t xml:space="preserve"> argument was used. The software </w:t>
      </w:r>
      <w:proofErr w:type="spellStart"/>
      <w:r>
        <w:t>edgeR</w:t>
      </w:r>
      <w:proofErr w:type="spellEnd"/>
      <w:r>
        <w:t xml:space="preserve"> version 3.26.8 </w:t>
      </w:r>
      <w:r>
        <w:fldChar w:fldCharType="begin" w:fldLock="1"/>
      </w:r>
      <w:r w:rsidR="006E670F">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35)","plainTextFormattedCitation":"(35)","previouslyFormattedCitation":"(35)"},"properties":{"noteIndex":0},"schema":"https://github.com/citation-style-language/schema/raw/master/csl-citation.json"}</w:instrText>
      </w:r>
      <w:r>
        <w:fldChar w:fldCharType="separate"/>
      </w:r>
      <w:r w:rsidR="006E670F" w:rsidRPr="006E670F">
        <w:rPr>
          <w:noProof/>
        </w:rPr>
        <w:t>(35)</w:t>
      </w:r>
      <w:r>
        <w:fldChar w:fldCharType="end"/>
      </w:r>
      <w:r>
        <w:t xml:space="preserve"> was used to identify significantly differentially expressed genes from pairwise analyses</w:t>
      </w:r>
      <w:r w:rsidR="00805979">
        <w:t xml:space="preserve"> based on q-values</w:t>
      </w:r>
      <w:r>
        <w:t xml:space="preserve">, </w:t>
      </w:r>
      <w:r>
        <w:lastRenderedPageBreak/>
        <w:t xml:space="preserve">using a </w:t>
      </w:r>
      <w:proofErr w:type="spellStart"/>
      <w:r>
        <w:t>Benjamini</w:t>
      </w:r>
      <w:proofErr w:type="spellEnd"/>
      <w:r>
        <w:t xml:space="preserve"> and Hochberg false discovery rate (FDR) less than 0.05 as a significance threshold </w:t>
      </w:r>
      <w:r>
        <w:fldChar w:fldCharType="begin" w:fldLock="1"/>
      </w:r>
      <w:r w:rsidR="00062A64">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id":"ITEM-2","itemData":{"DOI":"10.1214/aos/1074290335","ISSN":"00905364","abstract":"Multiple hypothesis testing is concerned with controlling the rate of false positives when testing several hypotheses simultaneously. One multiple hypothesis testing error measure is the false discovery rate (FDR), which is loosely defined to be the expected proportion of false positives among all significant hypotheses. The FDR is especially appropriate for exploratory analyses in which one is interested in finding several significant results among many tests. In this work, we introduce a modified version of the FDR called the \"positive false discovery rate\" (pFDR). We discuss the advantages and disadvantages of the pFDR and investigate its statistical properties. When assuming the test statistics follow a mixture distribution, we show that the pFDR can be written as a Bayesian posterior probability and can be connected to classification theory. These properties remain asymptotically true under fairly general conditions, even under certain forms of dependence. Also, a new quantity called the \"q-value\" is introduced and investigated, which is a natural \"Bayesian posterior p-value,\" or rather the pFDR analogue of the p-value.","author":[{"dropping-particle":"","family":"Storey","given":"John D.","non-dropping-particle":"","parse-names":false,"suffix":""}],"container-title":"Annals of Statistics","id":"ITEM-2","issue":"6","issued":{"date-parts":[["2003"]]},"page":"2013-2035","title":"The positive false discovery rate: A Bayesian interpretation and the q-value","type":"article-journal","volume":"31"},"uris":["http://www.mendeley.com/documents/?uuid=6251cc31-b054-46a8-a087-9a0e4b38f1ff"]},{"id":"ITEM-3","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3","issue":"1","issued":{"date-parts":[["2010","1","1"]]},"page":"139-140","title":"edgeR: a Bioconductor package for differential expression analysis of digital gene expression data","type":"article-journal","volume":"26"},"uris":["http://www.mendeley.com/documents/?uuid=b241ae35-b9c3-389d-b88a-ac0c3735a2a9"]}],"mendeley":{"formattedCitation":"(35–37)","plainTextFormattedCitation":"(35–37)","previouslyFormattedCitation":"(35–37)"},"properties":{"noteIndex":0},"schema":"https://github.com/citation-style-language/schema/raw/master/csl-citation.json"}</w:instrText>
      </w:r>
      <w:r>
        <w:fldChar w:fldCharType="separate"/>
      </w:r>
      <w:r w:rsidR="00E716DC" w:rsidRPr="00E716DC">
        <w:rPr>
          <w:noProof/>
        </w:rPr>
        <w:t>(35–37)</w:t>
      </w:r>
      <w:r>
        <w:fldChar w:fldCharType="end"/>
      </w:r>
      <w:r>
        <w:t>. Raw sequencing reads were normalized using the reads per kilobase per million mapped reads (RPKM).</w:t>
      </w:r>
      <w:r w:rsidR="001756B2">
        <w:t xml:space="preserve"> Subsequent analyses and plots were prepared in R 3.5.1 (R Core Team (2018). R: A language and environment for statistical computing. R Foundation for Statistical Computing, Vienna, Austria) using the packages </w:t>
      </w:r>
      <w:proofErr w:type="spellStart"/>
      <w:r w:rsidR="001756B2">
        <w:t>tidyverse</w:t>
      </w:r>
      <w:proofErr w:type="spellEnd"/>
      <w:r w:rsidR="001756B2">
        <w:t xml:space="preserve"> 1.3.0 (</w:t>
      </w:r>
      <w:r w:rsidR="001756B2" w:rsidRPr="001756B2">
        <w:t xml:space="preserve">Wickham et al., (2019). Welcome to the </w:t>
      </w:r>
      <w:proofErr w:type="spellStart"/>
      <w:r w:rsidR="001756B2" w:rsidRPr="001756B2">
        <w:t>tidyverse</w:t>
      </w:r>
      <w:proofErr w:type="spellEnd"/>
      <w:r w:rsidR="001756B2" w:rsidRPr="001756B2">
        <w:t>. Journal of Open Source Software, 4(43), 1686</w:t>
      </w:r>
      <w:r w:rsidR="001756B2">
        <w:t xml:space="preserve">.), reshape2 </w:t>
      </w:r>
      <w:r w:rsidR="000853A9">
        <w:t xml:space="preserve">1.4.3 </w:t>
      </w:r>
      <w:r w:rsidR="001756B2">
        <w:t xml:space="preserve">(Wickham (2007). Reshaping Data with the reshape Package. Journal of Statistical Software, 21(12), 1-20.), and </w:t>
      </w:r>
      <w:proofErr w:type="spellStart"/>
      <w:r w:rsidR="001756B2">
        <w:t>cowplot</w:t>
      </w:r>
      <w:proofErr w:type="spellEnd"/>
      <w:r w:rsidR="000853A9">
        <w:t xml:space="preserve"> 1.0.0</w:t>
      </w:r>
      <w:r w:rsidR="001756B2">
        <w:t xml:space="preserve"> (</w:t>
      </w:r>
      <w:r w:rsidR="001756B2" w:rsidRPr="001756B2">
        <w:t xml:space="preserve">Wilke (2019). </w:t>
      </w:r>
      <w:proofErr w:type="spellStart"/>
      <w:r w:rsidR="001756B2" w:rsidRPr="001756B2">
        <w:t>cowplot</w:t>
      </w:r>
      <w:proofErr w:type="spellEnd"/>
      <w:r w:rsidR="001756B2" w:rsidRPr="001756B2">
        <w:t>: Streamlined Plot Theme and Plot Annotations for 'ggplot2'.</w:t>
      </w:r>
      <w:r w:rsidR="001756B2">
        <w:t>).</w:t>
      </w:r>
    </w:p>
    <w:p w14:paraId="33FD76C1" w14:textId="77777777" w:rsidR="00A21417" w:rsidRDefault="00A21417" w:rsidP="00A21417">
      <w:pPr>
        <w:pStyle w:val="Heading2"/>
      </w:pPr>
      <w:r>
        <w:t xml:space="preserve">Construction of </w:t>
      </w:r>
      <w:r>
        <w:rPr>
          <w:iCs/>
        </w:rPr>
        <w:t xml:space="preserve">N. </w:t>
      </w:r>
      <w:proofErr w:type="spellStart"/>
      <w:r>
        <w:rPr>
          <w:iCs/>
        </w:rPr>
        <w:t>aromaticivorans</w:t>
      </w:r>
      <w:proofErr w:type="spellEnd"/>
      <w:r>
        <w:rPr>
          <w:iCs/>
        </w:rPr>
        <w:t xml:space="preserve"> </w:t>
      </w:r>
      <w:r>
        <w:t>mutants</w:t>
      </w:r>
    </w:p>
    <w:p w14:paraId="1DC18815" w14:textId="73300776" w:rsidR="00A21417" w:rsidRPr="00AA14A6" w:rsidRDefault="00A21417" w:rsidP="00A21417">
      <w:pPr>
        <w:spacing w:line="480" w:lineRule="auto"/>
        <w:ind w:firstLine="720"/>
      </w:pPr>
      <w:r>
        <w:t xml:space="preserve">Strains containing individual in-frame deletions of </w:t>
      </w:r>
      <w:proofErr w:type="spellStart"/>
      <w:r w:rsidRPr="0055059C">
        <w:rPr>
          <w:i/>
        </w:rPr>
        <w:t>ligL</w:t>
      </w:r>
      <w:proofErr w:type="spellEnd"/>
      <w:r w:rsidRPr="0055059C">
        <w:rPr>
          <w:i/>
        </w:rPr>
        <w:t xml:space="preserve">, </w:t>
      </w:r>
      <w:proofErr w:type="spellStart"/>
      <w:r w:rsidRPr="0055059C">
        <w:rPr>
          <w:i/>
        </w:rPr>
        <w:t>ligN</w:t>
      </w:r>
      <w:proofErr w:type="spellEnd"/>
      <w:r w:rsidRPr="0055059C">
        <w:rPr>
          <w:i/>
        </w:rPr>
        <w:t xml:space="preserve">, </w:t>
      </w:r>
      <w:proofErr w:type="spellStart"/>
      <w:r w:rsidRPr="0055059C">
        <w:rPr>
          <w:i/>
        </w:rPr>
        <w:t>ligD</w:t>
      </w:r>
      <w:proofErr w:type="spellEnd"/>
      <w:r>
        <w:t xml:space="preserve">, and </w:t>
      </w:r>
      <w:proofErr w:type="spellStart"/>
      <w:r w:rsidRPr="0055059C">
        <w:rPr>
          <w:i/>
        </w:rPr>
        <w:t>ligO</w:t>
      </w:r>
      <w:proofErr w:type="spellEnd"/>
      <w:r>
        <w:t xml:space="preserve"> (</w:t>
      </w:r>
      <w:r w:rsidRPr="0055059C">
        <w:rPr>
          <w:rFonts w:eastAsiaTheme="minorHAnsi"/>
        </w:rPr>
        <w:t>SARO_RS09390, SARO_RS03965, SARO_RS01025, and SARO_RS03960</w:t>
      </w:r>
      <w:r>
        <w:rPr>
          <w:rFonts w:eastAsiaTheme="minorHAnsi"/>
        </w:rPr>
        <w:t>, respectively</w:t>
      </w:r>
      <w:r w:rsidRPr="0055059C">
        <w:t>)</w:t>
      </w:r>
      <w:r>
        <w:t xml:space="preserve"> were generated in a </w:t>
      </w:r>
      <m:oMath>
        <m:r>
          <m:rPr>
            <m:sty m:val="p"/>
          </m:rPr>
          <w:rPr>
            <w:rFonts w:ascii="Cambria Math" w:hAnsi="Cambria Math"/>
          </w:rPr>
          <m:t>Δ</m:t>
        </m:r>
      </m:oMath>
      <w:r w:rsidRPr="008D158F">
        <w:rPr>
          <w:i/>
          <w:iCs/>
        </w:rPr>
        <w:t>sacB</w:t>
      </w:r>
      <w:r>
        <w:t xml:space="preserve"> mutant of wild-type strain DSM12444 using previously described plasmids and methods </w:t>
      </w:r>
      <w:r w:rsidR="006D7047">
        <w:t xml:space="preserve">(Table S5) </w:t>
      </w:r>
      <w:r w:rsidRPr="00C84C7A">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Pr="00C84C7A">
        <w:fldChar w:fldCharType="separate"/>
      </w:r>
      <w:r w:rsidR="006E670F" w:rsidRPr="006E670F">
        <w:rPr>
          <w:noProof/>
        </w:rPr>
        <w:t>(29)</w:t>
      </w:r>
      <w:r w:rsidRPr="00C84C7A">
        <w:fldChar w:fldCharType="end"/>
      </w:r>
      <w:r w:rsidRPr="00C84C7A">
        <w:t>.</w:t>
      </w:r>
      <w:r>
        <w:t xml:space="preserve"> Briefly, strains of the </w:t>
      </w:r>
      <w:r>
        <w:rPr>
          <w:i/>
        </w:rPr>
        <w:t xml:space="preserve">Escherichia coli </w:t>
      </w:r>
      <w:r>
        <w:t xml:space="preserve">WM3064 containing non-replicating pAK405 vectors with approximately 450 base pairs of DNA flanking each desired gene deletion were conjugated on solid medium in a 1:5 ratio with the </w:t>
      </w:r>
      <w:r>
        <w:rPr>
          <w:i/>
        </w:rPr>
        <w:t xml:space="preserve">N. </w:t>
      </w:r>
      <w:proofErr w:type="spellStart"/>
      <w:r>
        <w:rPr>
          <w:i/>
        </w:rPr>
        <w:t>aromaticivorans</w:t>
      </w:r>
      <w:proofErr w:type="spellEnd"/>
      <w:r>
        <w:rPr>
          <w:i/>
        </w:rPr>
        <w:t xml:space="preserve"> </w:t>
      </w:r>
      <m:oMath>
        <m:r>
          <m:rPr>
            <m:sty m:val="p"/>
          </m:rPr>
          <w:rPr>
            <w:rFonts w:ascii="Cambria Math" w:hAnsi="Cambria Math"/>
          </w:rPr>
          <m:t>Δ</m:t>
        </m:r>
      </m:oMath>
      <w:r>
        <w:rPr>
          <w:i/>
        </w:rPr>
        <w:t xml:space="preserve">sacB </w:t>
      </w:r>
      <w:r w:rsidRPr="00F6385E">
        <w:t>recipient</w:t>
      </w:r>
      <w:r>
        <w:rPr>
          <w:i/>
        </w:rPr>
        <w:t xml:space="preserve"> </w:t>
      </w:r>
      <w:r>
        <w:rPr>
          <w:i/>
        </w:rPr>
        <w:fldChar w:fldCharType="begin" w:fldLock="1"/>
      </w:r>
      <w:r w:rsidR="00E716DC">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38)","plainTextFormattedCitation":"(38)","previouslyFormattedCitation":"(38)"},"properties":{"noteIndex":0},"schema":"https://github.com/citation-style-language/schema/raw/master/csl-citation.json"}</w:instrText>
      </w:r>
      <w:r>
        <w:rPr>
          <w:i/>
        </w:rPr>
        <w:fldChar w:fldCharType="separate"/>
      </w:r>
      <w:r w:rsidR="00E716DC" w:rsidRPr="00E716DC">
        <w:rPr>
          <w:noProof/>
        </w:rPr>
        <w:t>(38)</w:t>
      </w:r>
      <w:r>
        <w:rPr>
          <w:i/>
        </w:rPr>
        <w:fldChar w:fldCharType="end"/>
      </w:r>
      <w:r>
        <w:rPr>
          <w:i/>
        </w:rPr>
        <w:t xml:space="preserve">. </w:t>
      </w:r>
      <w:r>
        <w:t xml:space="preserve">Conjugates in which the plasmid was incorporated into the genome via homologous recombination were selected by plating onto LB with kanamycin, then were grown overnight in 5-mL cultures of LB and plated onto LB with streptomycin to select for strains from which the plasmid was excised via a second round of homologous recombination. Mutants with desired gene deletions were confirmed via the ability to grow in the presence of streptomycin and inability to grow in the presence of kanamycin, as well as via PCR of genomic DNA with gene-specific primers (Table </w:t>
      </w:r>
      <w:r w:rsidR="006D7047">
        <w:t>S6</w:t>
      </w:r>
      <w:r>
        <w:t xml:space="preserve">). Growth of confirmed deletion mutants and the </w:t>
      </w:r>
      <m:oMath>
        <m:r>
          <m:rPr>
            <m:sty m:val="p"/>
          </m:rPr>
          <w:rPr>
            <w:rFonts w:ascii="Cambria Math" w:hAnsi="Cambria Math"/>
          </w:rPr>
          <m:t>Δ</m:t>
        </m:r>
      </m:oMath>
      <w:r w:rsidRPr="008D158F">
        <w:rPr>
          <w:i/>
          <w:iCs/>
        </w:rPr>
        <w:t>sacB</w:t>
      </w:r>
      <w:r>
        <w:t xml:space="preserve"> parent </w:t>
      </w:r>
      <w:r>
        <w:lastRenderedPageBreak/>
        <w:t xml:space="preserve">strain was tested in 25-mL triplicate flask cultures containing </w:t>
      </w:r>
      <w:r w:rsidRPr="007B353C">
        <w:t xml:space="preserve">1 </w:t>
      </w:r>
      <w:r>
        <w:t>mmol/L</w:t>
      </w:r>
      <w:r w:rsidRPr="007B353C">
        <w:t xml:space="preserve"> glucose + 1 </w:t>
      </w:r>
      <w:r>
        <w:t xml:space="preserve">mmol/L G-diketone in SMB + 0.05% DMSO, as well as additional cultures grown in </w:t>
      </w:r>
      <w:r w:rsidRPr="007B353C">
        <w:t xml:space="preserve">2 </w:t>
      </w:r>
      <w:r>
        <w:t>mmol/L glucose as a control.</w:t>
      </w:r>
    </w:p>
    <w:p w14:paraId="248E496C" w14:textId="77777777" w:rsidR="00A21417" w:rsidRDefault="00A21417" w:rsidP="00A21417">
      <w:pPr>
        <w:pStyle w:val="Heading2"/>
      </w:pPr>
      <w:r>
        <w:t>In vitro enzyme assays</w:t>
      </w:r>
    </w:p>
    <w:p w14:paraId="01A38C21" w14:textId="03A897A6" w:rsidR="00A21417" w:rsidRDefault="00A21417" w:rsidP="00A21417">
      <w:pPr>
        <w:spacing w:line="480" w:lineRule="auto"/>
      </w:pPr>
      <w:r>
        <w:tab/>
      </w:r>
      <w:r>
        <w:rPr>
          <w:lang w:eastAsia="zh-CN"/>
        </w:rPr>
        <w:t xml:space="preserve">The genes </w:t>
      </w:r>
      <w:proofErr w:type="spellStart"/>
      <w:r>
        <w:rPr>
          <w:i/>
          <w:lang w:eastAsia="zh-CN"/>
        </w:rPr>
        <w:t>ligL</w:t>
      </w:r>
      <w:proofErr w:type="spellEnd"/>
      <w:r>
        <w:rPr>
          <w:i/>
          <w:lang w:eastAsia="zh-CN"/>
        </w:rPr>
        <w:t xml:space="preserve"> </w:t>
      </w:r>
      <w:r w:rsidRPr="00C84C7A">
        <w:rPr>
          <w:lang w:eastAsia="zh-CN"/>
        </w:rPr>
        <w:t>(SARO_RS09390</w:t>
      </w:r>
      <w:r>
        <w:rPr>
          <w:lang w:eastAsia="zh-CN"/>
        </w:rPr>
        <w:t>)</w:t>
      </w:r>
      <w:r>
        <w:rPr>
          <w:i/>
          <w:lang w:eastAsia="zh-CN"/>
        </w:rPr>
        <w:t xml:space="preserve">, </w:t>
      </w:r>
      <w:proofErr w:type="spellStart"/>
      <w:r>
        <w:rPr>
          <w:i/>
          <w:lang w:eastAsia="zh-CN"/>
        </w:rPr>
        <w:t>ligN</w:t>
      </w:r>
      <w:proofErr w:type="spellEnd"/>
      <w:r>
        <w:rPr>
          <w:i/>
          <w:lang w:eastAsia="zh-CN"/>
        </w:rPr>
        <w:t xml:space="preserve"> </w:t>
      </w:r>
      <w:r w:rsidRPr="00C84C7A">
        <w:rPr>
          <w:lang w:eastAsia="zh-CN"/>
        </w:rPr>
        <w:t>(SARO_RS0</w:t>
      </w:r>
      <w:r>
        <w:rPr>
          <w:lang w:eastAsia="zh-CN"/>
        </w:rPr>
        <w:t>3965)</w:t>
      </w:r>
      <w:r>
        <w:rPr>
          <w:i/>
          <w:lang w:eastAsia="zh-CN"/>
        </w:rPr>
        <w:t xml:space="preserve">, </w:t>
      </w:r>
      <w:r>
        <w:rPr>
          <w:lang w:eastAsia="zh-CN"/>
        </w:rPr>
        <w:t xml:space="preserve">and </w:t>
      </w:r>
      <w:proofErr w:type="spellStart"/>
      <w:r>
        <w:rPr>
          <w:i/>
          <w:lang w:eastAsia="zh-CN"/>
        </w:rPr>
        <w:t>ligD</w:t>
      </w:r>
      <w:proofErr w:type="spellEnd"/>
      <w:r>
        <w:rPr>
          <w:i/>
          <w:lang w:eastAsia="zh-CN"/>
        </w:rPr>
        <w:t xml:space="preserve"> </w:t>
      </w:r>
      <w:r w:rsidRPr="00C84C7A">
        <w:rPr>
          <w:lang w:eastAsia="zh-CN"/>
        </w:rPr>
        <w:t>(SARO_RS0</w:t>
      </w:r>
      <w:r>
        <w:rPr>
          <w:lang w:eastAsia="zh-CN"/>
        </w:rPr>
        <w:t>1025)</w:t>
      </w:r>
      <w:r w:rsidRPr="00C52427">
        <w:rPr>
          <w:lang w:eastAsia="zh-CN"/>
        </w:rPr>
        <w:t xml:space="preserve"> were amplified from </w:t>
      </w:r>
      <w:r w:rsidRPr="00C84C7A">
        <w:rPr>
          <w:i/>
        </w:rPr>
        <w:t xml:space="preserve">N. </w:t>
      </w:r>
      <w:proofErr w:type="spellStart"/>
      <w:r w:rsidRPr="00C84C7A">
        <w:rPr>
          <w:i/>
        </w:rPr>
        <w:t>aromaticivorans</w:t>
      </w:r>
      <w:proofErr w:type="spellEnd"/>
      <w:r w:rsidRPr="00C52427">
        <w:t xml:space="preserve"> DSM12444 and separately cloned into plasmid pVP302K </w:t>
      </w:r>
      <w:r>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fldChar w:fldCharType="separate"/>
      </w:r>
      <w:r w:rsidR="006E670F" w:rsidRPr="006E670F">
        <w:rPr>
          <w:noProof/>
        </w:rPr>
        <w:t>(16)</w:t>
      </w:r>
      <w:r>
        <w:fldChar w:fldCharType="end"/>
      </w:r>
      <w:r>
        <w:t xml:space="preserve"> </w:t>
      </w:r>
      <w:r w:rsidRPr="00C52427">
        <w:t>containing an N-terminal His</w:t>
      </w:r>
      <w:r w:rsidRPr="00C52427">
        <w:rPr>
          <w:vertAlign w:val="subscript"/>
        </w:rPr>
        <w:t>8</w:t>
      </w:r>
      <w:r w:rsidRPr="00C52427">
        <w:t xml:space="preserve"> tag. The expression plasmids were transformed into </w:t>
      </w:r>
      <w:r w:rsidRPr="00C52427">
        <w:rPr>
          <w:i/>
        </w:rPr>
        <w:t>E. coli</w:t>
      </w:r>
      <w:r w:rsidRPr="00C52427">
        <w:t xml:space="preserve"> B834 containing pRARE2 plasmid </w:t>
      </w:r>
      <w:r w:rsidRPr="006371A4">
        <w:t>(</w:t>
      </w:r>
      <w:proofErr w:type="spellStart"/>
      <w:r w:rsidRPr="00317942">
        <w:t>Novagen</w:t>
      </w:r>
      <w:proofErr w:type="spellEnd"/>
      <w:r w:rsidRPr="00317942">
        <w:t xml:space="preserve">, </w:t>
      </w:r>
      <w:proofErr w:type="spellStart"/>
      <w:r w:rsidRPr="00317942">
        <w:t>Gibbston</w:t>
      </w:r>
      <w:proofErr w:type="spellEnd"/>
      <w:r w:rsidRPr="00317942">
        <w:t>, NJ, USA</w:t>
      </w:r>
      <w:r w:rsidRPr="006371A4">
        <w:t>).</w:t>
      </w:r>
      <w:r w:rsidRPr="00C52427">
        <w:t xml:space="preserve"> Protein express</w:t>
      </w:r>
      <w:r>
        <w:t xml:space="preserve">ion was induced </w:t>
      </w:r>
      <w:r w:rsidRPr="00C52427">
        <w:t xml:space="preserve">by growing the </w:t>
      </w:r>
      <w:r w:rsidRPr="00C52427">
        <w:rPr>
          <w:i/>
        </w:rPr>
        <w:t>E. coli</w:t>
      </w:r>
      <w:r w:rsidRPr="00C52427">
        <w:t xml:space="preserve"> strains at 25 °C for 25 h in ZYM-5052 autoinduction medium containing kanamycin and chloramphenicol</w:t>
      </w:r>
      <w:r>
        <w:t xml:space="preserve"> </w:t>
      </w:r>
      <w:r>
        <w:fldChar w:fldCharType="begin" w:fldLock="1"/>
      </w:r>
      <w:r w:rsidR="00E716DC">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1","issued":{"date-parts":[["2005"]]},"page":"207-234","title":"Protein production by auto-induction in high density shaking cultures.","type":"article-journal","volume":"41"},"uris":["http://www.mendeley.com/documents/?uuid=d98a3599-bdc1-4d87-a79e-0b96914dbac2"]}],"mendeley":{"formattedCitation":"(39)","plainTextFormattedCitation":"(39)","previouslyFormattedCitation":"(39)"},"properties":{"noteIndex":0},"schema":"https://github.com/citation-style-language/schema/raw/master/csl-citation.json"}</w:instrText>
      </w:r>
      <w:r>
        <w:fldChar w:fldCharType="separate"/>
      </w:r>
      <w:r w:rsidR="00E716DC" w:rsidRPr="00E716DC">
        <w:rPr>
          <w:noProof/>
        </w:rPr>
        <w:t>(39)</w:t>
      </w:r>
      <w:r>
        <w:fldChar w:fldCharType="end"/>
      </w:r>
      <w:r w:rsidRPr="00C52427">
        <w:t xml:space="preserve">. Cells were harvested by centrifugation. The resulting pellet was resuspended in 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5 </w:t>
      </w:r>
      <w:proofErr w:type="spellStart"/>
      <w:r w:rsidRPr="00C52427">
        <w:t>mM</w:t>
      </w:r>
      <w:proofErr w:type="spellEnd"/>
      <w:r w:rsidRPr="00C52427">
        <w:t xml:space="preserve"> </w:t>
      </w:r>
      <w:r>
        <w:t>i</w:t>
      </w:r>
      <w:r w:rsidRPr="00C52427">
        <w:t xml:space="preserve">midazole, 10% glycerol, 0.5 </w:t>
      </w:r>
      <w:proofErr w:type="spellStart"/>
      <w:r w:rsidRPr="00C52427">
        <w:t>mM</w:t>
      </w:r>
      <w:proofErr w:type="spellEnd"/>
      <w:r w:rsidRPr="00C52427">
        <w:t xml:space="preserve"> TCEP, and 1% TritonX-100) and lysed by sonication. Following centrifugation of the lysates, the supernatant was filtered</w:t>
      </w:r>
      <w:r>
        <w:t xml:space="preserve"> through a 0.22-</w:t>
      </w:r>
      <w:r w:rsidRPr="008A5421">
        <w:t>μ</w:t>
      </w:r>
      <w:r>
        <w:t xml:space="preserve">m, 33-mm diameter, </w:t>
      </w:r>
      <w:proofErr w:type="spellStart"/>
      <w:r>
        <w:t>polyethersulfone</w:t>
      </w:r>
      <w:proofErr w:type="spellEnd"/>
      <w:r>
        <w:t xml:space="preserve"> filter </w:t>
      </w:r>
      <w:r w:rsidRPr="00317942">
        <w:rPr>
          <w:iCs/>
        </w:rPr>
        <w:t>(</w:t>
      </w:r>
      <w:proofErr w:type="spellStart"/>
      <w:r w:rsidRPr="00317942">
        <w:rPr>
          <w:iCs/>
        </w:rPr>
        <w:t>MilliporeSigma</w:t>
      </w:r>
      <w:proofErr w:type="spellEnd"/>
      <w:r w:rsidRPr="00317942">
        <w:rPr>
          <w:iCs/>
        </w:rPr>
        <w:t>, Burlington, MA, USA)</w:t>
      </w:r>
      <w:r w:rsidRPr="00AD5854">
        <w:rPr>
          <w:i/>
        </w:rPr>
        <w:t xml:space="preserve"> </w:t>
      </w:r>
      <w:r w:rsidRPr="00C52427">
        <w:t>and passed through a gravity column packed with Ni</w:t>
      </w:r>
      <w:r w:rsidRPr="00C52427">
        <w:rPr>
          <w:vertAlign w:val="superscript"/>
        </w:rPr>
        <w:t>2+</w:t>
      </w:r>
      <w:r w:rsidRPr="00C52427">
        <w:t xml:space="preserve">-NTA resin </w:t>
      </w:r>
      <w:r w:rsidRPr="006371A4">
        <w:t>(</w:t>
      </w:r>
      <w:r w:rsidRPr="00317942">
        <w:t>Qiagen, Hilden, Germany</w:t>
      </w:r>
      <w:r w:rsidRPr="006371A4">
        <w:t>),</w:t>
      </w:r>
      <w:r w:rsidRPr="00C52427">
        <w:t xml:space="preserve"> washed with wash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200 </w:t>
      </w:r>
      <w:proofErr w:type="spellStart"/>
      <w:r w:rsidRPr="00C52427">
        <w:t>mM</w:t>
      </w:r>
      <w:proofErr w:type="spellEnd"/>
      <w:r w:rsidRPr="00C52427">
        <w:t xml:space="preserve"> </w:t>
      </w:r>
      <w:proofErr w:type="spellStart"/>
      <w:r w:rsidRPr="00C52427">
        <w:t>NaCl</w:t>
      </w:r>
      <w:proofErr w:type="spellEnd"/>
      <w:r w:rsidRPr="00C52427">
        <w:t xml:space="preserve">, 25 </w:t>
      </w:r>
      <w:proofErr w:type="spellStart"/>
      <w:r w:rsidRPr="00C52427">
        <w:t>mM</w:t>
      </w:r>
      <w:proofErr w:type="spellEnd"/>
      <w:r w:rsidRPr="00C52427">
        <w:t xml:space="preserve"> imidazole, and 0.5 </w:t>
      </w:r>
      <w:proofErr w:type="spellStart"/>
      <w:r w:rsidRPr="00C52427">
        <w:t>mM</w:t>
      </w:r>
      <w:proofErr w:type="spellEnd"/>
      <w:r w:rsidRPr="00C52427">
        <w:t xml:space="preserve"> TCEP) and eluted in elution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300 </w:t>
      </w:r>
      <w:proofErr w:type="spellStart"/>
      <w:r w:rsidRPr="00C52427">
        <w:t>mM</w:t>
      </w:r>
      <w:proofErr w:type="spellEnd"/>
      <w:r w:rsidRPr="00C52427">
        <w:t xml:space="preserve"> </w:t>
      </w:r>
      <w:proofErr w:type="spellStart"/>
      <w:r w:rsidRPr="00C52427">
        <w:t>NaCl</w:t>
      </w:r>
      <w:proofErr w:type="spellEnd"/>
      <w:r w:rsidRPr="00C52427">
        <w:t xml:space="preserve">, 500 </w:t>
      </w:r>
      <w:proofErr w:type="spellStart"/>
      <w:r w:rsidRPr="00C52427">
        <w:t>mM</w:t>
      </w:r>
      <w:proofErr w:type="spellEnd"/>
      <w:r w:rsidRPr="00C52427">
        <w:t xml:space="preserve"> imidazole, and 0.5mM TCEP). The eluted proteins were concentrated using </w:t>
      </w:r>
      <w:proofErr w:type="spellStart"/>
      <w:r w:rsidRPr="00C52427">
        <w:t>Amicon</w:t>
      </w:r>
      <w:proofErr w:type="spellEnd"/>
      <w:r w:rsidRPr="00C52427">
        <w:rPr>
          <w:vertAlign w:val="superscript"/>
        </w:rPr>
        <w:t>®</w:t>
      </w:r>
      <w:r w:rsidRPr="00C52427">
        <w:t xml:space="preserve"> Ultra-15 centrifugal filter </w:t>
      </w:r>
      <w:r w:rsidRPr="006371A4">
        <w:t>units (</w:t>
      </w:r>
      <w:proofErr w:type="spellStart"/>
      <w:r w:rsidRPr="00317942">
        <w:t>MilliporeSigma</w:t>
      </w:r>
      <w:proofErr w:type="spellEnd"/>
      <w:r w:rsidRPr="00317942">
        <w:t>, Burlington, MA, USA</w:t>
      </w:r>
      <w:r w:rsidRPr="006371A4">
        <w:t xml:space="preserve">) </w:t>
      </w:r>
      <w:r w:rsidRPr="00C52427">
        <w:t xml:space="preserve">and dialyzed into dia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and 0.5 </w:t>
      </w:r>
      <w:proofErr w:type="spellStart"/>
      <w:r w:rsidRPr="00C52427">
        <w:t>mM</w:t>
      </w:r>
      <w:proofErr w:type="spellEnd"/>
      <w:r w:rsidRPr="00C52427">
        <w:t xml:space="preserve"> TCEP)</w:t>
      </w:r>
      <w:r>
        <w:t xml:space="preserve">, then flash frozen and stored at -80 </w:t>
      </w:r>
      <w:r w:rsidR="006371A4" w:rsidRPr="00C52427">
        <w:t>°</w:t>
      </w:r>
      <w:r>
        <w:t>C until further study</w:t>
      </w:r>
      <w:r w:rsidRPr="00C52427">
        <w:t>. Protein concentrations were determined using the Bradford method</w:t>
      </w:r>
      <w:r>
        <w:t>.</w:t>
      </w:r>
    </w:p>
    <w:p w14:paraId="7A4383EF" w14:textId="2B4A5E5D" w:rsidR="00A21417" w:rsidRPr="00303EE7" w:rsidRDefault="00A21417" w:rsidP="00A21417">
      <w:pPr>
        <w:spacing w:line="480" w:lineRule="auto"/>
        <w:ind w:firstLine="720"/>
      </w:pPr>
      <w:r w:rsidRPr="00303EE7">
        <w:t xml:space="preserve">These purified enzymes were used for </w:t>
      </w:r>
      <w:r w:rsidRPr="00303EE7">
        <w:rPr>
          <w:i/>
        </w:rPr>
        <w:t xml:space="preserve">in vitro </w:t>
      </w:r>
      <w:r w:rsidRPr="00303EE7">
        <w:t>enzyme</w:t>
      </w:r>
      <w:r w:rsidRPr="00303EE7">
        <w:rPr>
          <w:i/>
        </w:rPr>
        <w:t xml:space="preserve"> </w:t>
      </w:r>
      <w:r w:rsidRPr="00303EE7">
        <w:t xml:space="preserve">assays using </w:t>
      </w:r>
      <w:r>
        <w:t xml:space="preserve">0.5 </w:t>
      </w:r>
      <w:proofErr w:type="spellStart"/>
      <w:r>
        <w:t>mM</w:t>
      </w:r>
      <w:proofErr w:type="spellEnd"/>
      <w:r>
        <w:t xml:space="preserve"> </w:t>
      </w:r>
      <w:r w:rsidRPr="00303EE7">
        <w:t>G-diketone as a potential aromatic substrate</w:t>
      </w:r>
      <w:r w:rsidR="000975B8">
        <w:t xml:space="preserve"> along with 1</w:t>
      </w:r>
      <w:r w:rsidR="000975B8">
        <w:sym w:font="Symbol" w:char="F06D"/>
      </w:r>
      <w:r w:rsidR="000975B8">
        <w:t>M of enzyme</w:t>
      </w:r>
      <w:r w:rsidRPr="00303EE7">
        <w:t xml:space="preserve"> with or without </w:t>
      </w:r>
      <w:r w:rsidR="002E792D">
        <w:t xml:space="preserve">2mM </w:t>
      </w:r>
      <w:r w:rsidRPr="00303EE7">
        <w:t xml:space="preserve">NADH </w:t>
      </w:r>
      <w:r w:rsidRPr="00317942">
        <w:rPr>
          <w:iCs/>
        </w:rPr>
        <w:lastRenderedPageBreak/>
        <w:t xml:space="preserve">(Sigma-Aldrich, St. Louis, MO, USA) </w:t>
      </w:r>
      <w:r w:rsidRPr="00303EE7">
        <w:rPr>
          <w:iCs/>
        </w:rPr>
        <w:t>as a cofactor</w:t>
      </w:r>
      <w:r w:rsidRPr="00303EE7">
        <w:t xml:space="preserve">, in a buffer containing </w:t>
      </w:r>
      <w:r>
        <w:t xml:space="preserve">25 </w:t>
      </w:r>
      <w:proofErr w:type="spellStart"/>
      <w:r>
        <w:t>mM</w:t>
      </w:r>
      <w:proofErr w:type="spellEnd"/>
      <w:r>
        <w:t xml:space="preserve"> </w:t>
      </w:r>
      <w:r w:rsidRPr="00303EE7">
        <w:t>Tris-</w:t>
      </w:r>
      <w:proofErr w:type="spellStart"/>
      <w:r w:rsidRPr="00303EE7">
        <w:t>HCl</w:t>
      </w:r>
      <w:proofErr w:type="spellEnd"/>
      <w:r w:rsidRPr="00303EE7">
        <w:t xml:space="preserve"> (pH 8) and </w:t>
      </w:r>
      <w:r>
        <w:t xml:space="preserve">25 </w:t>
      </w:r>
      <w:proofErr w:type="spellStart"/>
      <w:r>
        <w:t>mM</w:t>
      </w:r>
      <w:proofErr w:type="spellEnd"/>
      <w:r>
        <w:t xml:space="preserve"> </w:t>
      </w:r>
      <w:proofErr w:type="spellStart"/>
      <w:r w:rsidRPr="00303EE7">
        <w:t>NaCl</w:t>
      </w:r>
      <w:proofErr w:type="spellEnd"/>
      <w:r w:rsidRPr="00303EE7">
        <w:t xml:space="preserve"> </w:t>
      </w:r>
      <w:r w:rsidRPr="00317942">
        <w:rPr>
          <w:iCs/>
        </w:rPr>
        <w:t>(Sigma-Aldrich, St. Louis, MO, USA)</w:t>
      </w:r>
      <w:r w:rsidRPr="000707E1">
        <w:rPr>
          <w:iCs/>
        </w:rPr>
        <w:t>.</w:t>
      </w:r>
      <w:r w:rsidRPr="00303EE7">
        <w:t xml:space="preserve"> An additional control was run with no enzyme added to assess spontaneous degradation of </w:t>
      </w:r>
      <w:r w:rsidR="0029469D">
        <w:t>G-diketone</w:t>
      </w:r>
      <w:r w:rsidRPr="00303EE7">
        <w:t xml:space="preserve">. </w:t>
      </w:r>
      <w:r w:rsidR="000975B8">
        <w:t>Assays were incubated at 30</w:t>
      </w:r>
      <w:r w:rsidR="000975B8">
        <w:sym w:font="Symbol" w:char="F0B0"/>
      </w:r>
      <w:r w:rsidR="000975B8">
        <w:t xml:space="preserve">C in the dark. </w:t>
      </w:r>
      <w:r w:rsidRPr="00303EE7">
        <w:t xml:space="preserve">In some cases, concentrations of </w:t>
      </w:r>
      <w:r w:rsidR="0029469D">
        <w:t>G-diketone</w:t>
      </w:r>
      <w:r w:rsidRPr="00303EE7">
        <w:t xml:space="preserve"> were measured at 0, </w:t>
      </w:r>
      <w:r w:rsidR="000975B8">
        <w:t>0.5</w:t>
      </w:r>
      <w:r w:rsidRPr="00303EE7">
        <w:t xml:space="preserve">, </w:t>
      </w:r>
      <w:r w:rsidR="000975B8">
        <w:t>1.5</w:t>
      </w:r>
      <w:r w:rsidRPr="00303EE7">
        <w:t xml:space="preserve">, </w:t>
      </w:r>
      <w:r w:rsidR="000975B8">
        <w:t>2.5</w:t>
      </w:r>
      <w:r w:rsidRPr="00303EE7">
        <w:t>, and 24 hours using HPLC</w:t>
      </w:r>
      <w:r>
        <w:t>-MS</w:t>
      </w:r>
      <w:r w:rsidRPr="00303EE7">
        <w:t>. We tested for the presence of additional reaction products by GC</w:t>
      </w:r>
      <w:r>
        <w:t>-</w:t>
      </w:r>
      <w:r w:rsidRPr="00303EE7">
        <w:t xml:space="preserve">MS using material from the 24-hour timepoint. </w:t>
      </w:r>
    </w:p>
    <w:p w14:paraId="0B295FA4" w14:textId="60CB01E4" w:rsidR="00A21417" w:rsidRDefault="00ED68B8" w:rsidP="00A21417">
      <w:pPr>
        <w:spacing w:line="480" w:lineRule="auto"/>
        <w:ind w:firstLine="720"/>
      </w:pPr>
      <w:r>
        <w:t>S</w:t>
      </w:r>
      <w:r w:rsidR="00A21417">
        <w:t xml:space="preserve">pectrophotometric NADH oxidation/NAD+ reduction assays </w:t>
      </w:r>
      <w:r>
        <w:t xml:space="preserve">were performed </w:t>
      </w:r>
      <w:r w:rsidR="00A21417">
        <w:t xml:space="preserve">using </w:t>
      </w:r>
      <w:proofErr w:type="spellStart"/>
      <w:r w:rsidR="00A21417">
        <w:t>LigL</w:t>
      </w:r>
      <w:proofErr w:type="spellEnd"/>
      <w:r w:rsidR="00A21417">
        <w:t xml:space="preserve">, </w:t>
      </w:r>
      <w:proofErr w:type="spellStart"/>
      <w:r w:rsidR="00A21417">
        <w:t>LigN</w:t>
      </w:r>
      <w:proofErr w:type="spellEnd"/>
      <w:r w:rsidR="00A21417">
        <w:t xml:space="preserve">, and </w:t>
      </w:r>
      <w:proofErr w:type="spellStart"/>
      <w:r w:rsidR="00A21417">
        <w:t>LigD</w:t>
      </w:r>
      <w:proofErr w:type="spellEnd"/>
      <w:r w:rsidR="00A21417">
        <w:t xml:space="preserve"> in the presence of G-diketone, GP-1, GGE, or </w:t>
      </w:r>
      <w:proofErr w:type="spellStart"/>
      <w:r w:rsidR="00A21417">
        <w:t>threo</w:t>
      </w:r>
      <w:proofErr w:type="spellEnd"/>
      <w:r w:rsidR="00A21417">
        <w:t xml:space="preserve">-GD </w:t>
      </w:r>
      <w:r w:rsidR="00A21417" w:rsidRPr="006371A4">
        <w:t>(</w:t>
      </w:r>
      <w:proofErr w:type="spellStart"/>
      <w:r w:rsidR="00A21417" w:rsidRPr="00317942">
        <w:t>BioCrick</w:t>
      </w:r>
      <w:proofErr w:type="spellEnd"/>
      <w:r w:rsidR="00A21417" w:rsidRPr="00317942">
        <w:t xml:space="preserve"> Co. Ltd., Chengdu, Sichuan, China</w:t>
      </w:r>
      <w:r w:rsidR="00A21417" w:rsidRPr="006371A4">
        <w:t>).</w:t>
      </w:r>
      <w:r w:rsidR="00A21417">
        <w:t xml:space="preserve"> Assay conditions were set as described</w:t>
      </w:r>
      <w:r>
        <w:t xml:space="preserve"> above</w:t>
      </w:r>
      <w:r w:rsidR="000975B8">
        <w:t xml:space="preserve"> at lower concentrations to remain within </w:t>
      </w:r>
      <w:r w:rsidR="00936B17">
        <w:t>accurate range of the spectrophotometer (</w:t>
      </w:r>
      <w:r w:rsidR="00D7384E">
        <w:t>0.0</w:t>
      </w:r>
      <w:r w:rsidR="002E1B33">
        <w:t>0</w:t>
      </w:r>
      <w:r w:rsidR="00D7384E">
        <w:t>5-0.2mM substrate, 0.1mM co-factor, and 0.1</w:t>
      </w:r>
      <w:r w:rsidR="00D7384E">
        <w:sym w:font="Symbol" w:char="F06D"/>
      </w:r>
      <w:r w:rsidR="00D7384E">
        <w:t>M enzyme (0.01</w:t>
      </w:r>
      <w:r w:rsidR="00D7384E">
        <w:sym w:font="Symbol" w:char="F06D"/>
      </w:r>
      <w:r w:rsidR="00D7384E">
        <w:t xml:space="preserve">M for </w:t>
      </w:r>
      <w:proofErr w:type="spellStart"/>
      <w:r w:rsidR="00D7384E">
        <w:t>LigL</w:t>
      </w:r>
      <w:proofErr w:type="spellEnd"/>
      <w:r w:rsidR="00D7384E">
        <w:t xml:space="preserve"> with G-diketone due to increased reaction velocity))</w:t>
      </w:r>
      <w:r w:rsidR="00A21417">
        <w:t>, with NADH</w:t>
      </w:r>
      <w:r w:rsidR="006371A4">
        <w:t xml:space="preserve"> or </w:t>
      </w:r>
      <w:r w:rsidR="00A21417">
        <w:t xml:space="preserve">NAD+ added immediately prior to measurement of optical density at 340 nm on an </w:t>
      </w:r>
      <w:proofErr w:type="spellStart"/>
      <w:r w:rsidR="00A21417">
        <w:t>Olis</w:t>
      </w:r>
      <w:proofErr w:type="spellEnd"/>
      <w:r w:rsidR="00A21417">
        <w:t xml:space="preserve"> DW-2000 spectrophotometer </w:t>
      </w:r>
      <w:r w:rsidR="00A21417" w:rsidRPr="00317942">
        <w:rPr>
          <w:iCs/>
        </w:rPr>
        <w:t xml:space="preserve">(OLIS, Inc., Athens, GA, USA). </w:t>
      </w:r>
      <w:r w:rsidR="00A21417">
        <w:t xml:space="preserve">An assay with no </w:t>
      </w:r>
      <w:r>
        <w:t xml:space="preserve">pyridine nucleotide </w:t>
      </w:r>
      <w:r w:rsidR="00A21417">
        <w:t xml:space="preserve">cofactor was used as the reference for </w:t>
      </w:r>
      <w:r>
        <w:t>set of reactions</w:t>
      </w:r>
      <w:r w:rsidR="00A21417">
        <w:t>. Substrate concentrations were varied to determine the kinetic parameters of each enzyme.</w:t>
      </w:r>
    </w:p>
    <w:p w14:paraId="4D46C050" w14:textId="77777777" w:rsidR="00A21417" w:rsidRPr="009B6EDD" w:rsidRDefault="00A21417" w:rsidP="00A21417">
      <w:pPr>
        <w:spacing w:line="480" w:lineRule="auto"/>
        <w:rPr>
          <w:rFonts w:ascii="Georgia" w:eastAsiaTheme="minorHAnsi" w:hAnsi="Georgia" w:cstheme="minorBidi"/>
          <w:i/>
          <w:iCs/>
        </w:rPr>
      </w:pPr>
      <w:r>
        <w:rPr>
          <w:rFonts w:ascii="Georgia" w:eastAsiaTheme="minorHAnsi" w:hAnsi="Georgia" w:cstheme="minorBidi"/>
          <w:i/>
          <w:iCs/>
        </w:rPr>
        <w:t>Chemical analysis</w:t>
      </w:r>
    </w:p>
    <w:p w14:paraId="2E4C9D92" w14:textId="699F0E89" w:rsidR="00A21417" w:rsidRDefault="00A21417" w:rsidP="00A21417">
      <w:pPr>
        <w:spacing w:line="480" w:lineRule="auto"/>
        <w:ind w:firstLine="720"/>
      </w:pPr>
      <w:r w:rsidRPr="001E1E79">
        <w:t xml:space="preserve">Quantitative analyses of </w:t>
      </w:r>
      <w:r>
        <w:t xml:space="preserve">G-diketone, GP-1, and </w:t>
      </w:r>
      <w:proofErr w:type="spellStart"/>
      <w:r>
        <w:t>vanillic</w:t>
      </w:r>
      <w:proofErr w:type="spellEnd"/>
      <w:r>
        <w:t xml:space="preserve"> acid</w:t>
      </w:r>
      <w:r w:rsidRPr="001E1E79">
        <w:t xml:space="preserve"> were performed on a Shimadzu triple quadrupole </w:t>
      </w:r>
      <w:r w:rsidR="006D7047">
        <w:t>HP</w:t>
      </w:r>
      <w:r w:rsidRPr="001E1E79">
        <w:t>LC-MS (</w:t>
      </w:r>
      <w:r>
        <w:t xml:space="preserve">Shimadzu model </w:t>
      </w:r>
      <w:proofErr w:type="spellStart"/>
      <w:r w:rsidRPr="001E1E79">
        <w:t>Nexera</w:t>
      </w:r>
      <w:proofErr w:type="spellEnd"/>
      <w:r w:rsidRPr="001E1E79">
        <w:t xml:space="preserve"> XR</w:t>
      </w:r>
      <w:r>
        <w:t>,</w:t>
      </w:r>
      <w:r w:rsidRPr="001E1E79">
        <w:t xml:space="preserve"> HPLC-8045 MS/MS)</w:t>
      </w:r>
      <w:r>
        <w:t xml:space="preserve">. </w:t>
      </w:r>
      <w:r w:rsidRPr="001E1E79">
        <w:t xml:space="preserve">Reverse-phase HPLC was performed using a binary gradient mobile phase consisting of Solvent A (0.2% formic acid in water) and </w:t>
      </w:r>
      <w:r>
        <w:t>solvent B (</w:t>
      </w:r>
      <w:r w:rsidRPr="001E1E79">
        <w:t>methanol</w:t>
      </w:r>
      <w:r>
        <w:t xml:space="preserve">) at a flow rate of 0.4 ml/min. </w:t>
      </w:r>
      <w:r w:rsidRPr="00A269C0">
        <w:t xml:space="preserve">The column was conditioned at 5% B, the elution program was 5% B hold 0.1 min, ramp to 20% B at 0.5 min, ramp to 30% B at 3.5 min, ramp to 50% B at 5 min, ramp to 95% B at 5 min and hold for </w:t>
      </w:r>
      <w:r w:rsidRPr="00A269C0">
        <w:lastRenderedPageBreak/>
        <w:t>1.5 min to wash the column, then reset the column by returning to 5% B at 7 min and holding for 2.5 min to equilibrate the column for the next injection</w:t>
      </w:r>
      <w:r>
        <w:t>. The stationary phase was</w:t>
      </w:r>
      <w:r w:rsidRPr="001E1E79">
        <w:t xml:space="preserve"> a </w:t>
      </w:r>
      <w:proofErr w:type="spellStart"/>
      <w:r w:rsidRPr="001E1E79">
        <w:t>Kinetex</w:t>
      </w:r>
      <w:proofErr w:type="spellEnd"/>
      <w:r w:rsidRPr="001E1E79">
        <w:t xml:space="preserve"> F5 column (2.6 </w:t>
      </w:r>
      <w:proofErr w:type="spellStart"/>
      <w:r w:rsidRPr="001E1E79">
        <w:t>μm</w:t>
      </w:r>
      <w:proofErr w:type="spellEnd"/>
      <w:r w:rsidRPr="001E1E79">
        <w:t xml:space="preserve"> pore size, 2.1 mm ID, 150 mm length, P/N: 00F-4723-AN). All compounds </w:t>
      </w:r>
      <w:r>
        <w:t xml:space="preserve">listed above </w:t>
      </w:r>
      <w:r w:rsidRPr="001E1E79">
        <w:t>were detected by multiple-reaction-monitoring (MRM) and quantified using the st</w:t>
      </w:r>
      <w:r>
        <w:t>rongest MRM transition (Table</w:t>
      </w:r>
      <w:r w:rsidR="00F9551C">
        <w:t xml:space="preserve"> S7</w:t>
      </w:r>
      <w:r w:rsidRPr="001E1E79">
        <w:t>)</w:t>
      </w:r>
      <w:r>
        <w:t xml:space="preserve">. </w:t>
      </w:r>
      <w:proofErr w:type="spellStart"/>
      <w:r>
        <w:t>Threo</w:t>
      </w:r>
      <w:proofErr w:type="spellEnd"/>
      <w:r>
        <w:t xml:space="preserve">-GD was </w:t>
      </w:r>
      <w:r w:rsidR="006371A4">
        <w:t>quantified by light absorbance at 280 nm using a photodiode array detector</w:t>
      </w:r>
      <w:r>
        <w:t xml:space="preserve"> (</w:t>
      </w:r>
      <w:r w:rsidRPr="00892654">
        <w:t xml:space="preserve">Shimadzu </w:t>
      </w:r>
      <w:r>
        <w:t xml:space="preserve">model </w:t>
      </w:r>
      <w:r w:rsidRPr="00892654">
        <w:t>SPD-M20A</w:t>
      </w:r>
      <w:r>
        <w:t>).</w:t>
      </w:r>
    </w:p>
    <w:p w14:paraId="4C45C214" w14:textId="3D6BD2F4" w:rsidR="00A21417" w:rsidRDefault="00A21417" w:rsidP="00A21417">
      <w:pPr>
        <w:spacing w:line="480" w:lineRule="auto"/>
        <w:ind w:firstLine="720"/>
      </w:pPr>
      <w:r>
        <w:t>GC-MS</w:t>
      </w:r>
      <w:r w:rsidR="001D057F">
        <w:t xml:space="preserve"> was performed to detect and identify </w:t>
      </w:r>
      <w:r w:rsidR="00ED68B8">
        <w:t xml:space="preserve">potential </w:t>
      </w:r>
      <w:r w:rsidR="001D057F">
        <w:t>products of G-diketone and GP-1 metabolism</w:t>
      </w:r>
      <w:r>
        <w:t xml:space="preserve">. </w:t>
      </w:r>
      <w:r w:rsidRPr="005D5F79">
        <w:t xml:space="preserve">Sample aliquots (150 </w:t>
      </w:r>
      <w:proofErr w:type="spellStart"/>
      <w:r w:rsidRPr="005D5F79">
        <w:t>μL</w:t>
      </w:r>
      <w:proofErr w:type="spellEnd"/>
      <w:r w:rsidRPr="005D5F79">
        <w:t xml:space="preserve">) were acidified with </w:t>
      </w:r>
      <w:proofErr w:type="spellStart"/>
      <w:r w:rsidRPr="005D5F79">
        <w:t>HCl</w:t>
      </w:r>
      <w:proofErr w:type="spellEnd"/>
      <w:r w:rsidRPr="005D5F79">
        <w:t xml:space="preserve"> to pH &lt; 2, and ethyl acetate extracted (3 × 500 </w:t>
      </w:r>
      <w:proofErr w:type="spellStart"/>
      <w:r w:rsidRPr="005D5F79">
        <w:t>μL</w:t>
      </w:r>
      <w:proofErr w:type="spellEnd"/>
      <w:r w:rsidRPr="005D5F79">
        <w:t>). The three extraction samples were combined, dried under a stream of N</w:t>
      </w:r>
      <w:r w:rsidRPr="009B6EDD">
        <w:rPr>
          <w:vertAlign w:val="subscript"/>
        </w:rPr>
        <w:t>2</w:t>
      </w:r>
      <w:r w:rsidRPr="005D5F79">
        <w:t xml:space="preserve"> at 40 °C, derivatized by the addition of 150 </w:t>
      </w:r>
      <w:proofErr w:type="spellStart"/>
      <w:r w:rsidRPr="005D5F79">
        <w:t>μL</w:t>
      </w:r>
      <w:proofErr w:type="spellEnd"/>
      <w:r w:rsidRPr="005D5F79">
        <w:t xml:space="preserve"> of pyridine and 150 </w:t>
      </w:r>
      <w:proofErr w:type="spellStart"/>
      <w:r w:rsidRPr="005D5F79">
        <w:t>μL</w:t>
      </w:r>
      <w:proofErr w:type="spellEnd"/>
      <w:r w:rsidRPr="005D5F79">
        <w:t xml:space="preserve"> of </w:t>
      </w:r>
      <w:proofErr w:type="gramStart"/>
      <w:r w:rsidRPr="005D5F79">
        <w:t>N,O</w:t>
      </w:r>
      <w:proofErr w:type="gramEnd"/>
      <w:r w:rsidRPr="005D5F79">
        <w:t>-</w:t>
      </w:r>
      <w:proofErr w:type="spellStart"/>
      <w:r w:rsidRPr="005D5F79">
        <w:t>bis</w:t>
      </w:r>
      <w:proofErr w:type="spellEnd"/>
      <w:r w:rsidRPr="005D5F79">
        <w:t>(trimethylsilyl)trifluoro- acetamide with trimethylchlorosilane (99 : 1, w/w, Sigma) and incubated at 70 °C for 45 min. The derivatized samples were analyzed on an Agilent GC-MS (GC model 7890A, MS Model 5975C) equipped with a (5% phenyl)-</w:t>
      </w:r>
      <w:proofErr w:type="spellStart"/>
      <w:r w:rsidRPr="005D5F79">
        <w:t>methylpolysiloxane</w:t>
      </w:r>
      <w:proofErr w:type="spellEnd"/>
      <w:r w:rsidRPr="005D5F79">
        <w:t xml:space="preserve"> capillary column (Agilent model HP-5MS). The injection port temperature was held at 280 °C and the oven temperature program was held at 80 °C for 1 min, then ramped at 10 °C min−1 to 220 °C, held for 2 min, ramped at 20 °C min−1 to 310 °C, and held for 6 min. The MS used an electron impact (EI) ion source (70 eV) and a single quadrupole mass selection scanning at 2.5 Hz, from 50 to 650 m/z. The data was analyzed with Agilent </w:t>
      </w:r>
      <w:proofErr w:type="spellStart"/>
      <w:r w:rsidRPr="005D5F79">
        <w:t>MassHunter</w:t>
      </w:r>
      <w:proofErr w:type="spellEnd"/>
      <w:r w:rsidRPr="005D5F79">
        <w:t xml:space="preserve"> software suite.</w:t>
      </w:r>
      <w:r>
        <w:t xml:space="preserve"> GC-MS spectrum and retention times for GP-1 and </w:t>
      </w:r>
      <w:proofErr w:type="spellStart"/>
      <w:r>
        <w:t>threo</w:t>
      </w:r>
      <w:proofErr w:type="spellEnd"/>
      <w:r>
        <w:t xml:space="preserve">-GD were compared with authentic standards. </w:t>
      </w:r>
      <w:r w:rsidR="001D057F">
        <w:t xml:space="preserve">The identity </w:t>
      </w:r>
      <w:r>
        <w:t xml:space="preserve">of GP-2 was confirmed by comparison with </w:t>
      </w:r>
      <w:r w:rsidR="001D057F">
        <w:t xml:space="preserve">a </w:t>
      </w:r>
      <w:r>
        <w:t xml:space="preserve">published GC-MS spectrum </w:t>
      </w:r>
      <w:r>
        <w:fldChar w:fldCharType="begin" w:fldLock="1"/>
      </w:r>
      <w:r>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fldChar w:fldCharType="separate"/>
      </w:r>
      <w:r w:rsidRPr="009B6EDD">
        <w:rPr>
          <w:noProof/>
        </w:rPr>
        <w:t>(14)</w:t>
      </w:r>
      <w:r>
        <w:fldChar w:fldCharType="end"/>
      </w:r>
      <w:r>
        <w:t xml:space="preserve">. </w:t>
      </w:r>
      <w:r w:rsidR="001D057F">
        <w:t xml:space="preserve">The identity </w:t>
      </w:r>
      <w:r>
        <w:t xml:space="preserve">of erythro-GD was elucidated by GC-MS spectrum comparison with the one produced by </w:t>
      </w:r>
      <w:proofErr w:type="spellStart"/>
      <w:r>
        <w:t>threo</w:t>
      </w:r>
      <w:proofErr w:type="spellEnd"/>
      <w:r>
        <w:t>-GD authentic standard</w:t>
      </w:r>
      <w:r w:rsidR="004F4582">
        <w:t xml:space="preserve"> and the difference in retention time of </w:t>
      </w:r>
      <w:proofErr w:type="spellStart"/>
      <w:r w:rsidR="004F4582">
        <w:t>threo</w:t>
      </w:r>
      <w:proofErr w:type="spellEnd"/>
      <w:r w:rsidR="004F4582">
        <w:t>-GD (Table S1)</w:t>
      </w:r>
      <w:r>
        <w:t>.</w:t>
      </w:r>
    </w:p>
    <w:p w14:paraId="2A87570C" w14:textId="77777777" w:rsidR="00A21417" w:rsidRDefault="00A21417" w:rsidP="00CA43BF">
      <w:pPr>
        <w:pStyle w:val="Heading1"/>
      </w:pPr>
    </w:p>
    <w:p w14:paraId="6BC7F00F" w14:textId="28B7B429" w:rsidR="00CA43BF" w:rsidRDefault="002F0239" w:rsidP="00CA43BF">
      <w:pPr>
        <w:pStyle w:val="Heading1"/>
      </w:pPr>
      <w:r w:rsidRPr="00CA43BF">
        <w:lastRenderedPageBreak/>
        <w:t>Data availability</w:t>
      </w:r>
    </w:p>
    <w:p w14:paraId="6B796218" w14:textId="77777777" w:rsidR="00CA43BF" w:rsidRDefault="00CA43BF" w:rsidP="00317942">
      <w:pPr>
        <w:spacing w:line="480" w:lineRule="auto"/>
      </w:pPr>
      <w:r>
        <w:t xml:space="preserve">Raw sequencing reads are available through the DOE Joint Genome Institute Genome Portal with Project ID </w:t>
      </w:r>
      <w:r>
        <w:rPr>
          <w:shd w:val="clear" w:color="auto" w:fill="FFFFFF"/>
        </w:rPr>
        <w:t>1233250</w:t>
      </w:r>
      <w:r>
        <w:t xml:space="preserve"> (</w:t>
      </w:r>
      <w:hyperlink r:id="rId9" w:history="1">
        <w:r>
          <w:rPr>
            <w:rStyle w:val="Hyperlink"/>
          </w:rPr>
          <w:t>https://genome.jgi.doe.gov/portal/Novarocriptomics_FD/Novarocriptomics_FD.info.html</w:t>
        </w:r>
      </w:hyperlink>
    </w:p>
    <w:p w14:paraId="744C51C7" w14:textId="084F55B3" w:rsidR="00CA43BF" w:rsidRDefault="00CA43BF" w:rsidP="00317942">
      <w:pPr>
        <w:spacing w:line="480" w:lineRule="auto"/>
      </w:pPr>
      <w:r>
        <w:t xml:space="preserve">). </w:t>
      </w:r>
      <w:r w:rsidR="00317942">
        <w:t xml:space="preserve">Processed transcriptomic data is available through NCBI GEO (accession number </w:t>
      </w:r>
      <w:r w:rsidR="00317942" w:rsidRPr="00317942">
        <w:t>GSE</w:t>
      </w:r>
      <w:proofErr w:type="gramStart"/>
      <w:r w:rsidR="00317942" w:rsidRPr="00317942">
        <w:t xml:space="preserve">174697 </w:t>
      </w:r>
      <w:r w:rsidR="00317942">
        <w:t>)</w:t>
      </w:r>
      <w:proofErr w:type="gramEnd"/>
      <w:r w:rsidR="00317942">
        <w:t xml:space="preserve">. </w:t>
      </w:r>
      <w:r>
        <w:t>Code</w:t>
      </w:r>
      <w:r w:rsidR="00317942">
        <w:t xml:space="preserve"> </w:t>
      </w:r>
      <w:r>
        <w:t>used in this project</w:t>
      </w:r>
      <w:r w:rsidR="00317942">
        <w:t xml:space="preserve"> and other data reference in this study</w:t>
      </w:r>
      <w:r>
        <w:t xml:space="preserve"> </w:t>
      </w:r>
      <w:r w:rsidR="00317942">
        <w:t>can be found in</w:t>
      </w:r>
      <w:r>
        <w:t xml:space="preserve"> the GitHub repo </w:t>
      </w:r>
      <w:hyperlink r:id="rId10" w:history="1">
        <w:r w:rsidR="00F17BF3" w:rsidRPr="0024696F">
          <w:rPr>
            <w:rStyle w:val="Hyperlink"/>
          </w:rPr>
          <w:t>https://github.com/GLBRC/AromaticDiketones</w:t>
        </w:r>
      </w:hyperlink>
      <w:r w:rsidR="00F17BF3">
        <w:t xml:space="preserve"> </w:t>
      </w:r>
    </w:p>
    <w:p w14:paraId="18FD5E82" w14:textId="53758620" w:rsidR="002C717A" w:rsidRPr="001D057F" w:rsidRDefault="002C717A" w:rsidP="00317942">
      <w:pPr>
        <w:spacing w:line="480" w:lineRule="auto"/>
        <w:rPr>
          <w:b/>
        </w:rPr>
      </w:pPr>
      <w:r w:rsidRPr="001D057F">
        <w:rPr>
          <w:b/>
        </w:rPr>
        <w:t>Acknowledgements</w:t>
      </w:r>
    </w:p>
    <w:p w14:paraId="01304B19" w14:textId="79A385D8" w:rsidR="002C717A" w:rsidRPr="001D057F" w:rsidRDefault="0079391F" w:rsidP="00317942">
      <w:pPr>
        <w:spacing w:line="480" w:lineRule="auto"/>
      </w:pPr>
      <w:r w:rsidRPr="00317942">
        <w:rPr>
          <w:color w:val="000000"/>
        </w:rPr>
        <w:t xml:space="preserve">This material is based upon work supported by the Great Lakes Bioenergy Research Center, U.S. Department of Energy, Office of Science, Office of Biological and Environmental Research under Award Number DE-SC0018409. The work conducted by the U.S. Department of Energy Joint Genome Institute, a DOE Office of Science User Facility, is supported by the Office of Science of the U.S. Department of Energy under Contract No. DE-AC02-05CH11231. We thank Dr. Joshua Michener for providing plasmid vectors used to generate the </w:t>
      </w:r>
      <w:proofErr w:type="spellStart"/>
      <w:r w:rsidRPr="00317942">
        <w:rPr>
          <w:i/>
          <w:color w:val="000000"/>
        </w:rPr>
        <w:t>ligLNDO</w:t>
      </w:r>
      <w:proofErr w:type="spellEnd"/>
      <w:r w:rsidRPr="00317942">
        <w:rPr>
          <w:i/>
          <w:color w:val="000000"/>
        </w:rPr>
        <w:t xml:space="preserve"> </w:t>
      </w:r>
      <w:r w:rsidRPr="00317942">
        <w:rPr>
          <w:color w:val="000000"/>
        </w:rPr>
        <w:t xml:space="preserve">deletion strains. We also thank Dr. Avery </w:t>
      </w:r>
      <w:proofErr w:type="spellStart"/>
      <w:r w:rsidRPr="00317942">
        <w:rPr>
          <w:color w:val="000000"/>
        </w:rPr>
        <w:t>Vilbert</w:t>
      </w:r>
      <w:proofErr w:type="spellEnd"/>
      <w:r w:rsidRPr="00317942">
        <w:rPr>
          <w:color w:val="000000"/>
        </w:rPr>
        <w:t xml:space="preserve"> for providing advice and expertise regarding the </w:t>
      </w:r>
      <w:r w:rsidRPr="00317942">
        <w:rPr>
          <w:i/>
          <w:color w:val="000000"/>
        </w:rPr>
        <w:t xml:space="preserve">in vitro </w:t>
      </w:r>
      <w:r w:rsidRPr="00317942">
        <w:rPr>
          <w:color w:val="000000"/>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48B1FBAA" w14:textId="3C38E9DB" w:rsidR="00062A64" w:rsidRPr="00062A64" w:rsidRDefault="007B270D" w:rsidP="00062A6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62A64" w:rsidRPr="00062A64">
        <w:rPr>
          <w:noProof/>
        </w:rPr>
        <w:t xml:space="preserve">1. </w:t>
      </w:r>
      <w:r w:rsidR="00062A64" w:rsidRPr="00062A64">
        <w:rPr>
          <w:noProof/>
        </w:rPr>
        <w:tab/>
        <w:t>Boerjan W, Ralph J, Baucher M. 2003. Lignin Biosynthesis. Annu Rev Plant Biol 54:519–546.</w:t>
      </w:r>
    </w:p>
    <w:p w14:paraId="6F109015"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 </w:t>
      </w:r>
      <w:r w:rsidRPr="00062A64">
        <w:rPr>
          <w:noProof/>
        </w:rPr>
        <w:tab/>
        <w:t>Cao Y, Chen SS, Zhang S, Ok YS, Matsagar BM, Wu KC-W, Tsang DCW. 2019. Advances in lignin valorization towards bio-based chemicals and fuels: Lignin biorefinery. Bioresour Technol 291:121878.</w:t>
      </w:r>
    </w:p>
    <w:p w14:paraId="697461F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 </w:t>
      </w:r>
      <w:r w:rsidRPr="00062A64">
        <w:rPr>
          <w:noProof/>
        </w:rPr>
        <w:tab/>
        <w:t>Ragauskas AJ, Beckham GT, Biddy MJ, Chandra R, Chen F, Davis MF, Davison BH, Dixon RA, Gilna P, Keller M, Langan P, Naskar AK, Saddler JN, Tschaplinski TJ, Tuskan GA, Wyman CE. 2014. Lignin valorization: Improving lignin processing in the biorefinery. Science (80- ). American Association for the Advancement of Science.</w:t>
      </w:r>
    </w:p>
    <w:p w14:paraId="30DF807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4. </w:t>
      </w:r>
      <w:r w:rsidRPr="00062A64">
        <w:rPr>
          <w:noProof/>
        </w:rPr>
        <w:tab/>
        <w:t>Becker J, Wittmann C. 2019. A field of dreams: Lignin valorization into chemicals, materials, fuels, and health-care products. Biotechnol Adv 37:107360.</w:t>
      </w:r>
    </w:p>
    <w:p w14:paraId="095074D5"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5. </w:t>
      </w:r>
      <w:r w:rsidRPr="00062A64">
        <w:rPr>
          <w:noProof/>
        </w:rPr>
        <w:tab/>
        <w:t>Ralph J, Lapierre C, Boerjan W. 2019. Lignin structure and its engineering. Curr Opin Biotechnol 56:240–249.</w:t>
      </w:r>
    </w:p>
    <w:p w14:paraId="6E9EBEC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6. </w:t>
      </w:r>
      <w:r w:rsidRPr="00062A64">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5B0AE436"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7. </w:t>
      </w:r>
      <w:r w:rsidRPr="00062A64">
        <w:rPr>
          <w:noProof/>
        </w:rPr>
        <w:tab/>
        <w:t>Kamimura N, Sakamoto S, Mitsuda N, Masai E, Kajita S. 2019. Advances in microbial lignin degradation and its applications. Curr Opin Biotechnol 56:179–186.</w:t>
      </w:r>
    </w:p>
    <w:p w14:paraId="4BE1E3BA"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8. </w:t>
      </w:r>
      <w:r w:rsidRPr="00062A64">
        <w:rPr>
          <w:noProof/>
        </w:rPr>
        <w:tab/>
        <w:t>Davis K, Moon TS. 2020. Tailoring microbes to upgrade lignin. Curr Opin Chem Biol 59:23–29.</w:t>
      </w:r>
    </w:p>
    <w:p w14:paraId="33EA36E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9. </w:t>
      </w:r>
      <w:r w:rsidRPr="00062A64">
        <w:rPr>
          <w:noProof/>
        </w:rPr>
        <w:tab/>
        <w:t>Romine MF, Stillwell LC, Wong KK, Thurston SJ, Sisk EC, Sensen C, Gaasterland T, Fredrickson JK, Saffer JD. 1999. Complete sequence of a 184-kilobase catabolic plasmid from Sphingomonas aromaticivorans F199. J Bacteriol 181:1585–1602.</w:t>
      </w:r>
    </w:p>
    <w:p w14:paraId="3B4A129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0. </w:t>
      </w:r>
      <w:r w:rsidRPr="00062A64">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23B710C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1. </w:t>
      </w:r>
      <w:r w:rsidRPr="00062A64">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410C774B"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2. </w:t>
      </w:r>
      <w:r w:rsidRPr="00062A64">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16494487"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3. </w:t>
      </w:r>
      <w:r w:rsidRPr="00062A64">
        <w:rPr>
          <w:noProof/>
        </w:rPr>
        <w:tab/>
        <w:t>Rahimi A, Ulbrich A, Coon JJ, Stahl SS. 2014. Formic-acid-induced depolymerization of oxidized lignin to aromatics. Nature 515:249–252.</w:t>
      </w:r>
    </w:p>
    <w:p w14:paraId="13D69F13"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4. </w:t>
      </w:r>
      <w:r w:rsidRPr="00062A64">
        <w:rPr>
          <w:noProof/>
        </w:rPr>
        <w:tab/>
        <w:t>Mitchell VD, Taylor CM, Bauer S. 2014. Comprehensive Analysis of Monomeric Phenolics in Dilute Acid Plant Hydrolysates. Bioenergy Res 7:654–669.</w:t>
      </w:r>
    </w:p>
    <w:p w14:paraId="2BA15FF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5. </w:t>
      </w:r>
      <w:r w:rsidRPr="00062A64">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062A64">
        <w:rPr>
          <w:noProof/>
        </w:rPr>
        <w:lastRenderedPageBreak/>
        <w:t>cleavage pathway from sphingobium sp. SYK-6. J Biol Chem 291:10228–10238.</w:t>
      </w:r>
    </w:p>
    <w:p w14:paraId="68EA515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6. </w:t>
      </w:r>
      <w:r w:rsidRPr="00062A64">
        <w:rPr>
          <w:noProof/>
        </w:rPr>
        <w:tab/>
        <w:t>Gall DL, Ralph J, Donohue TJ, Noguera DR. 2014. A Group of Sequence-Related Sphingomonad Enzymes Catalyzes Cleavage of β-Aryl Ether Linkages in Lignin β-Guaiacyl and β-Syringyl Ether Dimers. Environ Sci Technol 48:12454–12463.</w:t>
      </w:r>
    </w:p>
    <w:p w14:paraId="003EE6E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7. </w:t>
      </w:r>
      <w:r w:rsidRPr="00062A64">
        <w:rPr>
          <w:noProof/>
        </w:rPr>
        <w:tab/>
        <w:t>Kontur WS, Olmsted CN, Yusko LM, Niles A V., Walters KA, Beebe ET, Vander Meulen KA, Karlen SD, Gall DL, Noguera DR, Donohue TJ. 2019. A heterodimeric glutathione S-transferase that stereospecifically breaks lignin’s β(R)-aryl ether bond reveals the diversity of bacterial β-etherases. J Biol Chem 294:1877–1890.</w:t>
      </w:r>
    </w:p>
    <w:p w14:paraId="082BCD4F"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8. </w:t>
      </w:r>
      <w:r w:rsidRPr="00062A64">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1370107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9. </w:t>
      </w:r>
      <w:r w:rsidRPr="00062A64">
        <w:rPr>
          <w:noProof/>
        </w:rPr>
        <w:tab/>
        <w:t>Vardon DR, Franden MA, Johnson CW, Karp EM, Guarnieri MT, Linger JG, Salm MJ, Strathmann TJ, Beckham GT. 2015. Adipic acid production from lignin. Energy Environ Sci 8:617–628.</w:t>
      </w:r>
    </w:p>
    <w:p w14:paraId="4D337E8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0. </w:t>
      </w:r>
      <w:r w:rsidRPr="00062A64">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p>
    <w:p w14:paraId="4B89060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1. </w:t>
      </w:r>
      <w:r w:rsidRPr="00062A64">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62B9E12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2. </w:t>
      </w:r>
      <w:r w:rsidRPr="00062A64">
        <w:rPr>
          <w:noProof/>
        </w:rPr>
        <w:tab/>
        <w:t>Johnson CW, Salvachúa D, Khanna P, Smith H, Peterson DJ, Beckham GT. 2016. Enhancing muconic acid production from glucose and lignin-derived aromatic compounds via increased protocatechuate decarboxylase activity. Metab Eng Commun 3:111–119.</w:t>
      </w:r>
    </w:p>
    <w:p w14:paraId="0FFFC3D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3. </w:t>
      </w:r>
      <w:r w:rsidRPr="00062A64">
        <w:rPr>
          <w:noProof/>
        </w:rPr>
        <w:tab/>
        <w:t>Xu Z, Lei P, Zhai R, Wen Z, Jin M. 2019. Recent advances in lignin valorization with bacterial cultures: microorganisms, metabolic pathways, and bio-products. Biotechnol Biofuels 12.</w:t>
      </w:r>
    </w:p>
    <w:p w14:paraId="62085F0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4. </w:t>
      </w:r>
      <w:r w:rsidRPr="00062A64">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 121:79–90.</w:t>
      </w:r>
    </w:p>
    <w:p w14:paraId="76316BA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5. </w:t>
      </w:r>
      <w:r w:rsidRPr="00062A64">
        <w:rPr>
          <w:noProof/>
        </w:rPr>
        <w:tab/>
        <w:t>He Y, Li X, Ben H, Xue X, Yang B. 2017. Lipid Production from Dilute Alkali Corn Stover Lignin by Rhodococcus Strains. ACS Sustain Chem Eng 5:2302–2311.</w:t>
      </w:r>
    </w:p>
    <w:p w14:paraId="60FC9C2B"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6. </w:t>
      </w:r>
      <w:r w:rsidRPr="00062A64">
        <w:rPr>
          <w:noProof/>
        </w:rPr>
        <w:tab/>
        <w:t>Liu ZH, Olson ML, Shinde S, Wang X, Hao N, Yoo CG, Bhagia S, Dunlap JR, Pu Y, Kao KC, Ragauskas AJ, Jin M, Yuan JS. 2017. Synergistic maximization of the carbohydrate output and lignin processability by combinatorial pretreatment. Green Chem 19:4939–4955.</w:t>
      </w:r>
    </w:p>
    <w:p w14:paraId="56001308"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7. </w:t>
      </w:r>
      <w:r w:rsidRPr="00062A64">
        <w:rPr>
          <w:noProof/>
        </w:rPr>
        <w:tab/>
        <w:t>Palamuru S, Dellas N, Pearce SL, Warden AC, Oakeshott JG, Pandey G. 2015. Phylogenetic and kinetic characterization of a suite of dehydrogenases from a newly isolated bacterium, strain SG61-1L, that catalyze the turnover of guaiacylglycerol-β-guaiacyl ether stereoisomers. Appl Environ Microbiol 81:8164–8176.</w:t>
      </w:r>
    </w:p>
    <w:p w14:paraId="5BE70BF2"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8. </w:t>
      </w:r>
      <w:r w:rsidRPr="00062A64">
        <w:rPr>
          <w:noProof/>
        </w:rPr>
        <w:tab/>
        <w:t>Masai E, Yamamoto Y, Inoue T, Takamura K, Hara H, Kasai D, Katayama Y, Fukuda M. 2007. Characterization of ligV essential for catabolism of vanillin by Sphingomonas paucimobilis SYK-6. Biosci Biotechnol Biochem 71:2487–2492.</w:t>
      </w:r>
    </w:p>
    <w:p w14:paraId="49C22E4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9. </w:t>
      </w:r>
      <w:r w:rsidRPr="00062A64">
        <w:rPr>
          <w:noProof/>
        </w:rPr>
        <w:tab/>
        <w:t xml:space="preserve">Cecil JH, Garcia DC, Giannone RJ, Michener JK. 2018. Rapid, Parallel Identification of </w:t>
      </w:r>
      <w:r w:rsidRPr="00062A64">
        <w:rPr>
          <w:noProof/>
        </w:rPr>
        <w:lastRenderedPageBreak/>
        <w:t>Catabolism Pathways of Lignin-Derived Aromatic Compounds in Novosphingobium aromaticivorans. Appl Environ Microbiol 84:e01185-18.</w:t>
      </w:r>
    </w:p>
    <w:p w14:paraId="39768B86"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0. </w:t>
      </w:r>
      <w:r w:rsidRPr="00062A64">
        <w:rPr>
          <w:noProof/>
        </w:rPr>
        <w:tab/>
        <w:t>Gall DL, Ralph J, Donohue TJ, Noguera DR. 2017. Biochemical transformation of lignin for deriving valued commodities from lignocellulose. Curr Opin Biotechnol 45:120–126.</w:t>
      </w:r>
    </w:p>
    <w:p w14:paraId="13D367D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1. </w:t>
      </w:r>
      <w:r w:rsidRPr="00062A64">
        <w:rPr>
          <w:noProof/>
        </w:rPr>
        <w:tab/>
        <w:t>Stanier RY, Palleroni NJ, Doudoroff M. 1966. The aerobic pseudomonads: a taxonomic study. J Gen Microbiol 43:159–271.</w:t>
      </w:r>
    </w:p>
    <w:p w14:paraId="3042E2D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2. </w:t>
      </w:r>
      <w:r w:rsidRPr="00062A64">
        <w:rPr>
          <w:noProof/>
        </w:rPr>
        <w:tab/>
        <w:t>Bolger AM, Lohse M, Usadel B. 2014. Trimmomatic: a flexible trimmer for Illumina sequence data. Bioinformatics 30:2114–2120.</w:t>
      </w:r>
    </w:p>
    <w:p w14:paraId="11044B9D"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3. </w:t>
      </w:r>
      <w:r w:rsidRPr="00062A64">
        <w:rPr>
          <w:noProof/>
        </w:rPr>
        <w:tab/>
        <w:t>Langmead B, Salzberg SL. 2012. Fast gapped-read alignment with Bowtie 2. Nat Methods 9:357–359.</w:t>
      </w:r>
    </w:p>
    <w:p w14:paraId="6CD577C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4. </w:t>
      </w:r>
      <w:r w:rsidRPr="00062A64">
        <w:rPr>
          <w:noProof/>
        </w:rPr>
        <w:tab/>
        <w:t>Anders S, Pyl PT, Huber W. 2015. HTSeq--a Python framework to work with high-throughput sequencing data. Bioinformatics 31:166–169.</w:t>
      </w:r>
    </w:p>
    <w:p w14:paraId="54614B3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5. </w:t>
      </w:r>
      <w:r w:rsidRPr="00062A64">
        <w:rPr>
          <w:noProof/>
        </w:rPr>
        <w:tab/>
        <w:t>Robinson MD, McCarthy DJ, Smyth GK. 2010. edgeR: a Bioconductor package for differential expression analysis of digital gene expression data. Bioinformatics 26:139–140.</w:t>
      </w:r>
    </w:p>
    <w:p w14:paraId="33902852"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6. </w:t>
      </w:r>
      <w:r w:rsidRPr="00062A64">
        <w:rPr>
          <w:noProof/>
        </w:rPr>
        <w:tab/>
        <w:t>Benjamini Y, Hochberg Y. 1995. Controlling the False Discovery Rate: A Practical and Powerful Approach to Multiple Testing. J R Stat Soc Ser B 57:289–300.</w:t>
      </w:r>
    </w:p>
    <w:p w14:paraId="3C679E5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7. </w:t>
      </w:r>
      <w:r w:rsidRPr="00062A64">
        <w:rPr>
          <w:noProof/>
        </w:rPr>
        <w:tab/>
        <w:t>Storey JD. 2003. The positive false discovery rate: A Bayesian interpretation and the q-value. Ann Stat 31:2013–2035.</w:t>
      </w:r>
    </w:p>
    <w:p w14:paraId="6E33480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8. </w:t>
      </w:r>
      <w:r w:rsidRPr="00062A64">
        <w:rPr>
          <w:noProof/>
        </w:rPr>
        <w:tab/>
        <w:t>Kaczmarczyk A, Vorholt JA, Francez-Charlot A. 2012. Markerless gene deletion system for sphingomonads. Appl Environ Microbiol 78:3774–3777.</w:t>
      </w:r>
    </w:p>
    <w:p w14:paraId="405FF4A3"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9. </w:t>
      </w:r>
      <w:r w:rsidRPr="00062A64">
        <w:rPr>
          <w:noProof/>
        </w:rPr>
        <w:tab/>
        <w:t>Studier FW. 2005. Protein production by auto-induction in high density shaking cultures. Protein Expr Purif 41:207–234.</w:t>
      </w:r>
    </w:p>
    <w:p w14:paraId="53DC80B2" w14:textId="0E68F037" w:rsidR="00291AA8" w:rsidRDefault="007B270D" w:rsidP="00062A64">
      <w:pPr>
        <w:widowControl w:val="0"/>
        <w:autoSpaceDE w:val="0"/>
        <w:autoSpaceDN w:val="0"/>
        <w:adjustRightInd w:val="0"/>
        <w:ind w:left="640" w:hanging="640"/>
      </w:pPr>
      <w:r>
        <w:fldChar w:fldCharType="end"/>
      </w:r>
    </w:p>
    <w:p w14:paraId="6AD434C9" w14:textId="4032BF6B" w:rsidR="00D47922" w:rsidRDefault="00D47922" w:rsidP="00062A64">
      <w:pPr>
        <w:widowControl w:val="0"/>
        <w:autoSpaceDE w:val="0"/>
        <w:autoSpaceDN w:val="0"/>
        <w:adjustRightInd w:val="0"/>
        <w:ind w:left="640" w:hanging="640"/>
      </w:pPr>
    </w:p>
    <w:p w14:paraId="75E6482E" w14:textId="0EEB16B1" w:rsidR="00D47922" w:rsidRDefault="00D47922" w:rsidP="00062A64">
      <w:pPr>
        <w:widowControl w:val="0"/>
        <w:autoSpaceDE w:val="0"/>
        <w:autoSpaceDN w:val="0"/>
        <w:adjustRightInd w:val="0"/>
        <w:ind w:left="640" w:hanging="640"/>
      </w:pPr>
    </w:p>
    <w:p w14:paraId="5A0AAB6E" w14:textId="77777777" w:rsidR="004A2CD0" w:rsidRDefault="004A2CD0" w:rsidP="004A2CD0">
      <w:pPr>
        <w:rPr>
          <w:b/>
          <w:sz w:val="32"/>
        </w:rPr>
      </w:pPr>
    </w:p>
    <w:p w14:paraId="20D3CB7C" w14:textId="77777777" w:rsidR="004A2CD0" w:rsidRDefault="004A2CD0" w:rsidP="004A2CD0">
      <w:pPr>
        <w:rPr>
          <w:b/>
          <w:sz w:val="32"/>
        </w:rPr>
      </w:pPr>
    </w:p>
    <w:p w14:paraId="5B98074B" w14:textId="77777777" w:rsidR="004A2CD0" w:rsidRDefault="004A2CD0" w:rsidP="004A2CD0">
      <w:pPr>
        <w:rPr>
          <w:b/>
          <w:sz w:val="32"/>
        </w:rPr>
      </w:pPr>
    </w:p>
    <w:p w14:paraId="3F48C5BF" w14:textId="77777777" w:rsidR="004A2CD0" w:rsidRDefault="004A2CD0" w:rsidP="004A2CD0">
      <w:pPr>
        <w:rPr>
          <w:b/>
          <w:sz w:val="32"/>
        </w:rPr>
      </w:pPr>
    </w:p>
    <w:p w14:paraId="67FF2395" w14:textId="77777777" w:rsidR="004A2CD0" w:rsidRDefault="004A2CD0" w:rsidP="004A2CD0">
      <w:pPr>
        <w:rPr>
          <w:b/>
          <w:sz w:val="32"/>
        </w:rPr>
      </w:pPr>
    </w:p>
    <w:p w14:paraId="29C4DCD8" w14:textId="77777777" w:rsidR="004A2CD0" w:rsidRDefault="004A2CD0" w:rsidP="004A2CD0">
      <w:pPr>
        <w:rPr>
          <w:b/>
          <w:sz w:val="32"/>
        </w:rPr>
      </w:pPr>
    </w:p>
    <w:p w14:paraId="01E28646" w14:textId="77777777" w:rsidR="004A2CD0" w:rsidRDefault="004A2CD0" w:rsidP="004A2CD0">
      <w:pPr>
        <w:rPr>
          <w:b/>
          <w:sz w:val="32"/>
        </w:rPr>
      </w:pPr>
    </w:p>
    <w:p w14:paraId="4C099C73" w14:textId="77777777" w:rsidR="004A2CD0" w:rsidRDefault="004A2CD0" w:rsidP="004A2CD0">
      <w:pPr>
        <w:rPr>
          <w:b/>
          <w:sz w:val="32"/>
        </w:rPr>
      </w:pPr>
    </w:p>
    <w:p w14:paraId="602C72A7" w14:textId="77777777" w:rsidR="004A2CD0" w:rsidRDefault="004A2CD0" w:rsidP="004A2CD0">
      <w:pPr>
        <w:rPr>
          <w:b/>
          <w:sz w:val="32"/>
        </w:rPr>
      </w:pPr>
    </w:p>
    <w:p w14:paraId="12BCC878" w14:textId="77777777" w:rsidR="004A2CD0" w:rsidRDefault="004A2CD0" w:rsidP="004A2CD0">
      <w:pPr>
        <w:rPr>
          <w:b/>
          <w:sz w:val="32"/>
        </w:rPr>
      </w:pPr>
    </w:p>
    <w:p w14:paraId="493715F3" w14:textId="77777777" w:rsidR="004A2CD0" w:rsidRDefault="004A2CD0" w:rsidP="004A2CD0">
      <w:pPr>
        <w:rPr>
          <w:b/>
          <w:sz w:val="32"/>
        </w:rPr>
      </w:pPr>
    </w:p>
    <w:p w14:paraId="15B49905" w14:textId="77777777" w:rsidR="004A2CD0" w:rsidRDefault="004A2CD0" w:rsidP="004A2CD0">
      <w:pPr>
        <w:rPr>
          <w:b/>
          <w:sz w:val="32"/>
        </w:rPr>
      </w:pPr>
    </w:p>
    <w:p w14:paraId="07322301" w14:textId="77777777" w:rsidR="004A2CD0" w:rsidRDefault="004A2CD0" w:rsidP="004A2CD0">
      <w:pPr>
        <w:rPr>
          <w:b/>
          <w:sz w:val="32"/>
        </w:rPr>
      </w:pPr>
    </w:p>
    <w:p w14:paraId="1F8E3147" w14:textId="77777777" w:rsidR="004A2CD0" w:rsidRDefault="004A2CD0" w:rsidP="004A2CD0">
      <w:pPr>
        <w:rPr>
          <w:b/>
          <w:sz w:val="32"/>
        </w:rPr>
      </w:pPr>
    </w:p>
    <w:p w14:paraId="57F42C8A" w14:textId="77777777" w:rsidR="004A2CD0" w:rsidRDefault="004A2CD0" w:rsidP="004A2CD0">
      <w:pPr>
        <w:rPr>
          <w:b/>
          <w:sz w:val="32"/>
        </w:rPr>
      </w:pPr>
    </w:p>
    <w:p w14:paraId="2AB6726A" w14:textId="2B514342" w:rsidR="004A2CD0" w:rsidRDefault="004A2CD0" w:rsidP="004A2CD0">
      <w:pPr>
        <w:rPr>
          <w:b/>
          <w:sz w:val="32"/>
        </w:rPr>
      </w:pPr>
      <w:r w:rsidRPr="0074007B">
        <w:rPr>
          <w:b/>
          <w:sz w:val="32"/>
        </w:rPr>
        <w:lastRenderedPageBreak/>
        <w:t>Figure</w:t>
      </w:r>
      <w:r>
        <w:rPr>
          <w:b/>
          <w:sz w:val="32"/>
        </w:rPr>
        <w:t>s</w:t>
      </w:r>
    </w:p>
    <w:p w14:paraId="345015F0" w14:textId="0DD5914A" w:rsidR="004A2CD0" w:rsidRDefault="004A2CD0" w:rsidP="004A2CD0">
      <w:pPr>
        <w:rPr>
          <w:b/>
          <w:sz w:val="32"/>
        </w:rPr>
      </w:pPr>
    </w:p>
    <w:p w14:paraId="55337D21" w14:textId="31DBCDC4" w:rsidR="004A2CD0" w:rsidRDefault="00B015F1" w:rsidP="004A2CD0">
      <w:pPr>
        <w:rPr>
          <w:b/>
          <w:sz w:val="32"/>
        </w:rPr>
      </w:pPr>
      <w:r>
        <w:rPr>
          <w:b/>
          <w:noProof/>
          <w:sz w:val="32"/>
        </w:rPr>
        <w:drawing>
          <wp:inline distT="0" distB="0" distL="0" distR="0" wp14:anchorId="5871A4EE" wp14:editId="65647A54">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DK_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F667253" w14:textId="77777777" w:rsidR="004A2CD0" w:rsidRPr="004E4DAE" w:rsidRDefault="004A2CD0" w:rsidP="004A2CD0">
      <w:r w:rsidRPr="0074007B">
        <w:rPr>
          <w:b/>
          <w:szCs w:val="28"/>
        </w:rPr>
        <w:t xml:space="preserve">Figure 1. Growth </w:t>
      </w:r>
      <w:r>
        <w:rPr>
          <w:b/>
          <w:szCs w:val="28"/>
        </w:rPr>
        <w:t xml:space="preserve">and metabolism of </w:t>
      </w:r>
      <w:r w:rsidRPr="0074007B">
        <w:rPr>
          <w:b/>
          <w:i/>
          <w:szCs w:val="28"/>
        </w:rPr>
        <w:t xml:space="preserve">N. </w:t>
      </w:r>
      <w:proofErr w:type="spellStart"/>
      <w:r w:rsidRPr="0074007B">
        <w:rPr>
          <w:b/>
          <w:i/>
          <w:szCs w:val="28"/>
        </w:rPr>
        <w:t>aromaticivorans</w:t>
      </w:r>
      <w:proofErr w:type="spellEnd"/>
      <w:r w:rsidRPr="0074007B">
        <w:rPr>
          <w:b/>
          <w:i/>
          <w:szCs w:val="28"/>
        </w:rPr>
        <w:t xml:space="preserve"> </w:t>
      </w:r>
      <w:r w:rsidRPr="0074007B">
        <w:rPr>
          <w:b/>
          <w:iCs/>
          <w:szCs w:val="28"/>
        </w:rPr>
        <w:t>DSM12444, 12444</w:t>
      </w:r>
      <w:r w:rsidRPr="0074007B">
        <w:rPr>
          <w:b/>
          <w:iCs/>
          <w:szCs w:val="28"/>
        </w:rPr>
        <w:sym w:font="Symbol" w:char="F044"/>
      </w:r>
      <w:proofErr w:type="spellStart"/>
      <w:r>
        <w:rPr>
          <w:b/>
          <w:i/>
          <w:iCs/>
          <w:szCs w:val="28"/>
        </w:rPr>
        <w:t>S</w:t>
      </w:r>
      <w:r w:rsidRPr="00C14CAA">
        <w:rPr>
          <w:b/>
          <w:i/>
          <w:iCs/>
          <w:szCs w:val="28"/>
        </w:rPr>
        <w:t>acB</w:t>
      </w:r>
      <w:proofErr w:type="spellEnd"/>
      <w:r w:rsidRPr="0074007B">
        <w:rPr>
          <w:b/>
          <w:iCs/>
          <w:szCs w:val="28"/>
        </w:rPr>
        <w:t xml:space="preserve"> </w:t>
      </w:r>
      <w:r>
        <w:rPr>
          <w:b/>
          <w:iCs/>
          <w:szCs w:val="28"/>
        </w:rPr>
        <w:t xml:space="preserve">strain during growth </w:t>
      </w:r>
      <w:r w:rsidRPr="0074007B">
        <w:rPr>
          <w:b/>
          <w:szCs w:val="28"/>
        </w:rPr>
        <w:t>on G-diketone and glucose</w:t>
      </w:r>
      <w:r>
        <w:rPr>
          <w:b/>
          <w:szCs w:val="28"/>
        </w:rPr>
        <w:t>.</w:t>
      </w:r>
      <w:r w:rsidRPr="0074007B">
        <w:rPr>
          <w:b/>
          <w:szCs w:val="28"/>
        </w:rPr>
        <w:t xml:space="preserve"> </w:t>
      </w:r>
      <w:r>
        <w:rPr>
          <w:szCs w:val="28"/>
        </w:rPr>
        <w:t>Triplicate c</w:t>
      </w:r>
      <w:r w:rsidRPr="00EF7040">
        <w:rPr>
          <w:szCs w:val="28"/>
        </w:rPr>
        <w:t xml:space="preserve">ultures </w:t>
      </w:r>
      <w:r>
        <w:rPr>
          <w:szCs w:val="28"/>
        </w:rPr>
        <w:t>were grown in SMB with 0.5 g/L glucose and 0.418g/L G-diketone. In each panel, error</w:t>
      </w:r>
      <w:bookmarkStart w:id="1" w:name="_GoBack"/>
      <w:bookmarkEnd w:id="1"/>
      <w:r>
        <w:rPr>
          <w:szCs w:val="28"/>
        </w:rPr>
        <w:t xml:space="preserve"> bars represent the standard deviation. </w:t>
      </w:r>
      <w:r w:rsidRPr="0074007B">
        <w:t>(Panel A)</w:t>
      </w:r>
      <w:r>
        <w:t xml:space="preserve"> Increases in </w:t>
      </w:r>
      <w:r w:rsidRPr="0074007B">
        <w:rPr>
          <w:i/>
        </w:rPr>
        <w:t xml:space="preserve">N. </w:t>
      </w:r>
      <w:proofErr w:type="spellStart"/>
      <w:r w:rsidRPr="0074007B">
        <w:rPr>
          <w:i/>
        </w:rPr>
        <w:t>aromaticivorans</w:t>
      </w:r>
      <w:proofErr w:type="spellEnd"/>
      <w:r w:rsidRPr="0074007B">
        <w:rPr>
          <w:i/>
        </w:rPr>
        <w:t xml:space="preserve"> </w:t>
      </w:r>
      <w:r>
        <w:t xml:space="preserve">cell density as monitored by </w:t>
      </w:r>
      <w:proofErr w:type="spellStart"/>
      <w:r>
        <w:t>Klett</w:t>
      </w:r>
      <w:proofErr w:type="spellEnd"/>
      <w:r>
        <w:t xml:space="preserve"> colorimeter units</w:t>
      </w:r>
      <w:r w:rsidRPr="0074007B">
        <w:t xml:space="preserve">. </w:t>
      </w:r>
      <w:r w:rsidRPr="0074007B">
        <w:rPr>
          <w:szCs w:val="28"/>
        </w:rPr>
        <w:t>(</w:t>
      </w:r>
      <w:r w:rsidRPr="004E4DAE">
        <w:rPr>
          <w:szCs w:val="28"/>
        </w:rPr>
        <w:t>Panel B)</w:t>
      </w:r>
      <w:r>
        <w:rPr>
          <w:szCs w:val="28"/>
        </w:rPr>
        <w:t xml:space="preserve"> </w:t>
      </w:r>
      <w:r w:rsidRPr="0074007B">
        <w:t>Extracellular concentration</w:t>
      </w:r>
      <w:r>
        <w:t>s</w:t>
      </w:r>
      <w:r w:rsidRPr="0074007B">
        <w:t xml:space="preserve"> of G-diketone</w:t>
      </w:r>
      <w:r>
        <w:t xml:space="preserve">, GP-1, and </w:t>
      </w:r>
      <w:proofErr w:type="spellStart"/>
      <w:r>
        <w:t>threo</w:t>
      </w:r>
      <w:proofErr w:type="spellEnd"/>
      <w:r>
        <w:t>-GD identified and quantified via HPLC-MS and HPLC-UV (Figure S1, see text)</w:t>
      </w:r>
      <w:r w:rsidRPr="004E4DAE">
        <w:rPr>
          <w:szCs w:val="28"/>
        </w:rPr>
        <w:t>.</w:t>
      </w:r>
      <w:r>
        <w:rPr>
          <w:szCs w:val="28"/>
        </w:rPr>
        <w:t xml:space="preserve"> </w:t>
      </w:r>
    </w:p>
    <w:p w14:paraId="183CC7B3" w14:textId="41288802" w:rsidR="004A2CD0" w:rsidRDefault="004A2CD0" w:rsidP="004A2CD0">
      <w:pPr>
        <w:rPr>
          <w:b/>
        </w:rPr>
      </w:pPr>
    </w:p>
    <w:p w14:paraId="4AF67A1C" w14:textId="43A6A31D" w:rsidR="004A2CD0" w:rsidRDefault="004A2CD0" w:rsidP="004A2CD0">
      <w:pPr>
        <w:rPr>
          <w:b/>
        </w:rPr>
      </w:pPr>
      <w:r>
        <w:rPr>
          <w:b/>
          <w:noProof/>
        </w:rPr>
        <w:lastRenderedPageBreak/>
        <w:drawing>
          <wp:inline distT="0" distB="0" distL="0" distR="0" wp14:anchorId="6ACC5B6F" wp14:editId="3D33ABF4">
            <wp:extent cx="6276018" cy="482549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6291366" cy="4837298"/>
                    </a:xfrm>
                    <a:prstGeom prst="rect">
                      <a:avLst/>
                    </a:prstGeom>
                  </pic:spPr>
                </pic:pic>
              </a:graphicData>
            </a:graphic>
          </wp:inline>
        </w:drawing>
      </w:r>
    </w:p>
    <w:p w14:paraId="6EC5E714" w14:textId="18767ACF" w:rsidR="004A2CD0" w:rsidRDefault="004A2CD0" w:rsidP="004A2CD0">
      <w:r w:rsidRPr="00DD346F">
        <w:rPr>
          <w:b/>
        </w:rPr>
        <w:t xml:space="preserve">Figure </w:t>
      </w:r>
      <w:r>
        <w:rPr>
          <w:b/>
        </w:rPr>
        <w:t>2</w:t>
      </w:r>
      <w:r w:rsidRPr="00DD346F">
        <w:rPr>
          <w:b/>
        </w:rPr>
        <w:t xml:space="preserve">. Changes in transcript abundance for </w:t>
      </w:r>
      <w:r>
        <w:rPr>
          <w:b/>
        </w:rPr>
        <w:t xml:space="preserve">indicated </w:t>
      </w:r>
      <w:r w:rsidRPr="00DD346F">
        <w:rPr>
          <w:b/>
        </w:rPr>
        <w:t xml:space="preserve">genes when cells are grown in the presence of G-type aromatics. </w:t>
      </w:r>
      <w:r w:rsidRPr="00DD346F">
        <w:t>Each plot displays the log</w:t>
      </w:r>
      <w:r w:rsidRPr="009462F7">
        <w:rPr>
          <w:vertAlign w:val="subscript"/>
        </w:rPr>
        <w:t>2</w:t>
      </w:r>
      <w:r>
        <w:t>-</w:t>
      </w:r>
      <w:r w:rsidRPr="00DD346F">
        <w:t xml:space="preserve">fold change in </w:t>
      </w:r>
      <w:r>
        <w:t>reads per kilobase million (RPKM)</w:t>
      </w:r>
      <w:r w:rsidRPr="00DD346F">
        <w:t xml:space="preserve"> compared to glucose</w:t>
      </w:r>
      <w:r>
        <w:t xml:space="preserve">-grown </w:t>
      </w:r>
      <w:r w:rsidRPr="00DD346F">
        <w:rPr>
          <w:i/>
          <w:iCs/>
        </w:rPr>
        <w:t xml:space="preserve">N. </w:t>
      </w:r>
      <w:proofErr w:type="spellStart"/>
      <w:r w:rsidRPr="00DD346F">
        <w:rPr>
          <w:i/>
          <w:iCs/>
        </w:rPr>
        <w:t>aromaticivorans</w:t>
      </w:r>
      <w:proofErr w:type="spellEnd"/>
      <w:r w:rsidRPr="00DD346F">
        <w:t xml:space="preserve"> </w:t>
      </w:r>
      <w:r>
        <w:t xml:space="preserve">cells showing genes </w:t>
      </w:r>
      <w:r w:rsidRPr="00DD346F">
        <w:t xml:space="preserve">identified as encoding enzymes involved in aromatic metabolism. </w:t>
      </w:r>
      <w:r>
        <w:t xml:space="preserve">Black </w:t>
      </w:r>
      <w:r w:rsidRPr="00DD346F">
        <w:t xml:space="preserve">stars above a </w:t>
      </w:r>
      <w:r>
        <w:t>transcript with a</w:t>
      </w:r>
      <w:r w:rsidRPr="00DD346F">
        <w:t xml:space="preserve"> </w:t>
      </w:r>
      <w:r>
        <w:t xml:space="preserve">significant change in levels </w:t>
      </w:r>
      <w:r w:rsidRPr="00DD346F">
        <w:t>(*</w:t>
      </w:r>
      <w:r>
        <w:t>q</w:t>
      </w:r>
      <w:r w:rsidRPr="00DD346F">
        <w:t xml:space="preserve"> &lt; 0.05, **</w:t>
      </w:r>
      <w:r>
        <w:t>q</w:t>
      </w:r>
      <w:r w:rsidRPr="00DD346F">
        <w:t>&lt;0.01, ***</w:t>
      </w:r>
      <w:r>
        <w:t>q</w:t>
      </w:r>
      <w:r w:rsidRPr="00DD346F">
        <w:t xml:space="preserve">&lt;0.001) compared to cells grown in the presence of glucose </w:t>
      </w:r>
      <w:r>
        <w:t>alone</w:t>
      </w:r>
      <w:r w:rsidRPr="00DD346F">
        <w:t xml:space="preserve">. </w:t>
      </w:r>
      <w:r>
        <w:t>Bars in e</w:t>
      </w:r>
      <w:r w:rsidRPr="00DD346F">
        <w:t xml:space="preserve">ach panel </w:t>
      </w:r>
      <w:r>
        <w:t xml:space="preserve">are colored to denote </w:t>
      </w:r>
      <w:r w:rsidRPr="00DD346F">
        <w:t xml:space="preserve">steps in aromatic metabolism </w:t>
      </w:r>
      <w:r>
        <w:t>that gene products are known to function (dimer degradation, aromatic ring processing, side chain processing/demethylation)</w:t>
      </w:r>
      <w:r w:rsidRPr="00DD346F">
        <w:t>.</w:t>
      </w:r>
    </w:p>
    <w:p w14:paraId="14521697" w14:textId="640F723C" w:rsidR="004A2CD0" w:rsidRDefault="004A2CD0" w:rsidP="004A2CD0"/>
    <w:p w14:paraId="3F9E5904" w14:textId="6E3CD5E5" w:rsidR="004A2CD0" w:rsidRPr="008F6105" w:rsidRDefault="00CF2489" w:rsidP="004A2CD0">
      <w:r>
        <w:rPr>
          <w:noProof/>
        </w:rPr>
        <w:lastRenderedPageBreak/>
        <w:drawing>
          <wp:inline distT="0" distB="0" distL="0" distR="0" wp14:anchorId="2EE6B278" wp14:editId="4498EFC7">
            <wp:extent cx="5943600" cy="23774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zyme_curv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93EEE4A" w14:textId="77777777" w:rsidR="004A2CD0" w:rsidRDefault="004A2CD0" w:rsidP="004A2CD0">
      <w:pPr>
        <w:rPr>
          <w:b/>
        </w:rPr>
      </w:pPr>
    </w:p>
    <w:p w14:paraId="3E4868D2" w14:textId="77777777" w:rsidR="004A2CD0" w:rsidRDefault="004A2CD0" w:rsidP="004A2CD0">
      <w:r w:rsidRPr="002C2D3E">
        <w:rPr>
          <w:b/>
        </w:rPr>
        <w:t xml:space="preserve">Figure </w:t>
      </w:r>
      <w:r>
        <w:rPr>
          <w:b/>
        </w:rPr>
        <w:t>3</w:t>
      </w:r>
      <w:r w:rsidRPr="002C2D3E">
        <w:rPr>
          <w:b/>
        </w:rPr>
        <w:t>. Time-dependent loss of G-diketone</w:t>
      </w:r>
      <w:r>
        <w:rPr>
          <w:b/>
        </w:rPr>
        <w:t xml:space="preserve"> and GP-1</w:t>
      </w:r>
      <w:r w:rsidRPr="002C2D3E">
        <w:rPr>
          <w:b/>
        </w:rPr>
        <w:t xml:space="preserve"> </w:t>
      </w:r>
      <w:r w:rsidRPr="002C2D3E">
        <w:rPr>
          <w:b/>
          <w:i/>
        </w:rPr>
        <w:t>in vitro</w:t>
      </w:r>
      <w:r w:rsidRPr="002C2D3E">
        <w:rPr>
          <w:b/>
        </w:rPr>
        <w:t xml:space="preserve"> when incubated with recombinant </w:t>
      </w:r>
      <w:proofErr w:type="spellStart"/>
      <w:r w:rsidRPr="002C2D3E">
        <w:rPr>
          <w:b/>
        </w:rPr>
        <w:t>LigL</w:t>
      </w:r>
      <w:proofErr w:type="spellEnd"/>
      <w:r w:rsidRPr="002C2D3E">
        <w:rPr>
          <w:b/>
        </w:rPr>
        <w:t xml:space="preserve">, </w:t>
      </w:r>
      <w:proofErr w:type="spellStart"/>
      <w:r w:rsidRPr="002C2D3E">
        <w:rPr>
          <w:b/>
        </w:rPr>
        <w:t>LigN</w:t>
      </w:r>
      <w:proofErr w:type="spellEnd"/>
      <w:r w:rsidRPr="002C2D3E">
        <w:rPr>
          <w:b/>
        </w:rPr>
        <w:t xml:space="preserve">, and </w:t>
      </w:r>
      <w:proofErr w:type="spellStart"/>
      <w:r w:rsidRPr="002C2D3E">
        <w:rPr>
          <w:b/>
        </w:rPr>
        <w:t>LigD</w:t>
      </w:r>
      <w:proofErr w:type="spellEnd"/>
      <w:r w:rsidRPr="002C2D3E">
        <w:rPr>
          <w:b/>
        </w:rPr>
        <w:t>,</w:t>
      </w:r>
      <w:r w:rsidRPr="002C2D3E">
        <w:t xml:space="preserve"> </w:t>
      </w:r>
      <w:r w:rsidRPr="002C2D3E">
        <w:rPr>
          <w:b/>
        </w:rPr>
        <w:t>with and without NADH.</w:t>
      </w:r>
      <w:r w:rsidRPr="002C2D3E">
        <w:t xml:space="preserve"> </w:t>
      </w:r>
      <w:r>
        <w:t>0.5 mmol/L of G-diketone (Panel A) or GP-1 (Panel B) was incubated with each in enzyme with and without 2 mmol/L NADH. Addition of NADH initiated the reaction. Samples were incubated in the dark at 30</w:t>
      </w:r>
      <w:r>
        <w:sym w:font="Symbol" w:char="F0B0"/>
      </w:r>
      <w:r>
        <w:t>C. Concentrations of G-diketone and GP-1 was measured using HPLC-MS.</w:t>
      </w:r>
    </w:p>
    <w:p w14:paraId="7AEA1541" w14:textId="6B77FB2E" w:rsidR="004A2CD0" w:rsidRDefault="004A2CD0" w:rsidP="004A2CD0"/>
    <w:p w14:paraId="74EC158F" w14:textId="46955EB7" w:rsidR="004A2CD0" w:rsidRDefault="004A2CD0" w:rsidP="004A2CD0">
      <w:r>
        <w:rPr>
          <w:noProof/>
        </w:rPr>
        <w:drawing>
          <wp:inline distT="0" distB="0" distL="0" distR="0" wp14:anchorId="6B5F60C7" wp14:editId="68036E4E">
            <wp:extent cx="6510493" cy="2833734"/>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6523774" cy="2839515"/>
                    </a:xfrm>
                    <a:prstGeom prst="rect">
                      <a:avLst/>
                    </a:prstGeom>
                  </pic:spPr>
                </pic:pic>
              </a:graphicData>
            </a:graphic>
          </wp:inline>
        </w:drawing>
      </w:r>
    </w:p>
    <w:p w14:paraId="013E5E12" w14:textId="0787EF99" w:rsidR="004A2CD0" w:rsidRDefault="004A2CD0" w:rsidP="004A2CD0">
      <w:r w:rsidRPr="00C03500">
        <w:rPr>
          <w:b/>
        </w:rPr>
        <w:t xml:space="preserve">Figure </w:t>
      </w:r>
      <w:r>
        <w:rPr>
          <w:b/>
        </w:rPr>
        <w:t>4</w:t>
      </w:r>
      <w:r w:rsidRPr="00C03500">
        <w:rPr>
          <w:b/>
        </w:rPr>
        <w:t xml:space="preserve">. GC-MS analysis of </w:t>
      </w:r>
      <w:r>
        <w:rPr>
          <w:b/>
        </w:rPr>
        <w:t xml:space="preserve">derivatized </w:t>
      </w:r>
      <w:r w:rsidRPr="00C03500">
        <w:rPr>
          <w:b/>
        </w:rPr>
        <w:t xml:space="preserve">aromatic substrates and </w:t>
      </w:r>
      <w:r w:rsidRPr="00C03500">
        <w:rPr>
          <w:b/>
          <w:i/>
        </w:rPr>
        <w:t xml:space="preserve">in vitro </w:t>
      </w:r>
      <w:r w:rsidRPr="00C03500">
        <w:rPr>
          <w:b/>
        </w:rPr>
        <w:t xml:space="preserve">reaction products of individual </w:t>
      </w:r>
      <w:proofErr w:type="spellStart"/>
      <w:r w:rsidRPr="00C03500">
        <w:rPr>
          <w:b/>
        </w:rPr>
        <w:t>LigLND</w:t>
      </w:r>
      <w:proofErr w:type="spellEnd"/>
      <w:r w:rsidRPr="00C03500">
        <w:rPr>
          <w:b/>
        </w:rPr>
        <w:t xml:space="preserve"> dehydrogenases with G-diketone and GP-1. </w:t>
      </w:r>
      <w:r w:rsidRPr="00C03500">
        <w:t xml:space="preserve">GC-MS analysis of </w:t>
      </w:r>
      <w:r>
        <w:t xml:space="preserve">derivatized </w:t>
      </w:r>
      <w:r w:rsidRPr="00C03500">
        <w:t xml:space="preserve">aromatic substrates and </w:t>
      </w:r>
      <w:r>
        <w:t xml:space="preserve">enzyme reaction </w:t>
      </w:r>
      <w:r w:rsidRPr="00C03500">
        <w:t xml:space="preserve">products after indicated </w:t>
      </w:r>
      <w:proofErr w:type="spellStart"/>
      <w:r w:rsidRPr="00C03500">
        <w:t>Lig</w:t>
      </w:r>
      <w:proofErr w:type="spellEnd"/>
      <w:r w:rsidRPr="00C03500">
        <w:t xml:space="preserve"> dehydrogenases were incubated for 24 hours </w:t>
      </w:r>
      <w:r>
        <w:t>at 30</w:t>
      </w:r>
      <w:r>
        <w:sym w:font="Symbol" w:char="F0B0"/>
      </w:r>
      <w:r>
        <w:t xml:space="preserve">C </w:t>
      </w:r>
      <w:r w:rsidRPr="00C03500">
        <w:t xml:space="preserve">with the G-diketone and NADH </w:t>
      </w:r>
      <w:r>
        <w:t xml:space="preserve">(Panel A, C) </w:t>
      </w:r>
      <w:r w:rsidRPr="00C03500">
        <w:t>or GP-1 and NADH</w:t>
      </w:r>
      <w:r>
        <w:t xml:space="preserve"> (Panel B, D).</w:t>
      </w:r>
    </w:p>
    <w:p w14:paraId="04FF6839" w14:textId="6E406C73" w:rsidR="004A2CD0" w:rsidRDefault="004A2CD0" w:rsidP="004A2CD0"/>
    <w:p w14:paraId="388D6A45" w14:textId="28D0BB99" w:rsidR="004A2CD0" w:rsidRDefault="004A2CD0" w:rsidP="004A2CD0"/>
    <w:p w14:paraId="6AB9B033" w14:textId="2632DBEE" w:rsidR="004A2CD0" w:rsidRDefault="004A2CD0" w:rsidP="004A2CD0"/>
    <w:p w14:paraId="082C134E" w14:textId="51F1E74C" w:rsidR="004A2CD0" w:rsidRDefault="004A2CD0" w:rsidP="004A2CD0"/>
    <w:p w14:paraId="48433590" w14:textId="03C5C334" w:rsidR="004A2CD0" w:rsidRDefault="004A2CD0" w:rsidP="004A2CD0"/>
    <w:p w14:paraId="50AB8AF7" w14:textId="0ED6E55D" w:rsidR="004A2CD0" w:rsidRPr="00C03500" w:rsidRDefault="004A2CD0" w:rsidP="004A2CD0">
      <w:r>
        <w:rPr>
          <w:noProof/>
        </w:rPr>
        <w:lastRenderedPageBreak/>
        <w:drawing>
          <wp:inline distT="0" distB="0" distL="0" distR="0" wp14:anchorId="16908314" wp14:editId="62E27CE4">
            <wp:extent cx="5687606" cy="73604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pdf"/>
                    <pic:cNvPicPr/>
                  </pic:nvPicPr>
                  <pic:blipFill>
                    <a:blip r:embed="rId15">
                      <a:extLst>
                        <a:ext uri="{28A0092B-C50C-407E-A947-70E740481C1C}">
                          <a14:useLocalDpi xmlns:a14="http://schemas.microsoft.com/office/drawing/2010/main" val="0"/>
                        </a:ext>
                      </a:extLst>
                    </a:blip>
                    <a:stretch>
                      <a:fillRect/>
                    </a:stretch>
                  </pic:blipFill>
                  <pic:spPr>
                    <a:xfrm>
                      <a:off x="0" y="0"/>
                      <a:ext cx="5691982" cy="7366131"/>
                    </a:xfrm>
                    <a:prstGeom prst="rect">
                      <a:avLst/>
                    </a:prstGeom>
                  </pic:spPr>
                </pic:pic>
              </a:graphicData>
            </a:graphic>
          </wp:inline>
        </w:drawing>
      </w:r>
    </w:p>
    <w:p w14:paraId="5FFF08EF" w14:textId="77777777" w:rsidR="004A2CD0" w:rsidRPr="00BB70B4" w:rsidRDefault="004A2CD0" w:rsidP="004A2CD0">
      <w:r>
        <w:rPr>
          <w:b/>
        </w:rPr>
        <w:t>Figure</w:t>
      </w:r>
      <w:r w:rsidRPr="00F11BDD">
        <w:rPr>
          <w:b/>
        </w:rPr>
        <w:t xml:space="preserve"> </w:t>
      </w:r>
      <w:r>
        <w:rPr>
          <w:b/>
        </w:rPr>
        <w:t>5</w:t>
      </w:r>
      <w:r w:rsidRPr="00F11BDD">
        <w:rPr>
          <w:b/>
        </w:rPr>
        <w:t xml:space="preserve">. Kinetic parameters of </w:t>
      </w:r>
      <w:proofErr w:type="spellStart"/>
      <w:r w:rsidRPr="00F11BDD">
        <w:rPr>
          <w:b/>
        </w:rPr>
        <w:t>LigL</w:t>
      </w:r>
      <w:proofErr w:type="spellEnd"/>
      <w:r w:rsidRPr="00F11BDD">
        <w:rPr>
          <w:b/>
        </w:rPr>
        <w:t xml:space="preserve">, </w:t>
      </w:r>
      <w:proofErr w:type="spellStart"/>
      <w:r w:rsidRPr="00F11BDD">
        <w:rPr>
          <w:b/>
        </w:rPr>
        <w:t>LigN</w:t>
      </w:r>
      <w:proofErr w:type="spellEnd"/>
      <w:r w:rsidRPr="00F11BDD">
        <w:rPr>
          <w:b/>
        </w:rPr>
        <w:t xml:space="preserve"> and </w:t>
      </w:r>
      <w:proofErr w:type="spellStart"/>
      <w:r w:rsidRPr="00F11BDD">
        <w:rPr>
          <w:b/>
        </w:rPr>
        <w:t>LigD</w:t>
      </w:r>
      <w:proofErr w:type="spellEnd"/>
      <w:r w:rsidRPr="00F11BDD">
        <w:rPr>
          <w:b/>
        </w:rPr>
        <w:t xml:space="preserve"> dehydrogenases with indicated aromatic substrates. </w:t>
      </w:r>
      <w:r w:rsidRPr="00F11BDD">
        <w:t xml:space="preserve">Shown are the measured </w:t>
      </w:r>
      <w:proofErr w:type="spellStart"/>
      <w:r w:rsidRPr="00F11BDD">
        <w:t>K</w:t>
      </w:r>
      <w:r w:rsidRPr="00F11BDD">
        <w:rPr>
          <w:vertAlign w:val="subscript"/>
        </w:rPr>
        <w:t>cat</w:t>
      </w:r>
      <w:proofErr w:type="spellEnd"/>
      <w:r w:rsidRPr="00F11BDD">
        <w:t xml:space="preserve"> and apparent K</w:t>
      </w:r>
      <w:r w:rsidRPr="00F11BDD">
        <w:rPr>
          <w:vertAlign w:val="subscript"/>
        </w:rPr>
        <w:t>m</w:t>
      </w:r>
      <w:r w:rsidRPr="00F11BDD">
        <w:t xml:space="preserve"> using recombinant </w:t>
      </w:r>
      <w:proofErr w:type="spellStart"/>
      <w:r w:rsidRPr="00F11BDD">
        <w:t>LigL</w:t>
      </w:r>
      <w:proofErr w:type="spellEnd"/>
      <w:r w:rsidRPr="00F11BDD">
        <w:t xml:space="preserve">, </w:t>
      </w:r>
      <w:proofErr w:type="spellStart"/>
      <w:r w:rsidRPr="00F11BDD">
        <w:t>LigN</w:t>
      </w:r>
      <w:proofErr w:type="spellEnd"/>
      <w:r w:rsidRPr="00F11BDD">
        <w:t xml:space="preserve">, and </w:t>
      </w:r>
      <w:proofErr w:type="spellStart"/>
      <w:r w:rsidRPr="00F11BDD">
        <w:t>LigD</w:t>
      </w:r>
      <w:proofErr w:type="spellEnd"/>
      <w:r w:rsidRPr="00F11BDD">
        <w:t xml:space="preserve"> enzymes with the indicated aromatic substrates and either NADH (G-diketone) or NAD</w:t>
      </w:r>
      <w:r w:rsidRPr="00F11BDD">
        <w:rPr>
          <w:vertAlign w:val="superscript"/>
        </w:rPr>
        <w:t>+</w:t>
      </w:r>
      <w:r w:rsidRPr="00F11BDD">
        <w:t xml:space="preserve"> (GGE, GD) as a cofactor.</w:t>
      </w:r>
    </w:p>
    <w:p w14:paraId="5606B102" w14:textId="46715765" w:rsidR="004A2CD0" w:rsidRDefault="004A2CD0" w:rsidP="004A2CD0">
      <w:pPr>
        <w:rPr>
          <w:b/>
        </w:rPr>
      </w:pPr>
      <w:r>
        <w:rPr>
          <w:b/>
          <w:noProof/>
        </w:rPr>
        <w:lastRenderedPageBreak/>
        <w:drawing>
          <wp:inline distT="0" distB="0" distL="0" distR="0" wp14:anchorId="0532A2A0" wp14:editId="23C2CF45">
            <wp:extent cx="5943600" cy="4803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803140"/>
                    </a:xfrm>
                    <a:prstGeom prst="rect">
                      <a:avLst/>
                    </a:prstGeom>
                  </pic:spPr>
                </pic:pic>
              </a:graphicData>
            </a:graphic>
          </wp:inline>
        </w:drawing>
      </w:r>
    </w:p>
    <w:p w14:paraId="6CAA56F7" w14:textId="77777777" w:rsidR="004A2CD0" w:rsidRDefault="004A2CD0" w:rsidP="004A2CD0">
      <w:pPr>
        <w:rPr>
          <w:b/>
        </w:rPr>
      </w:pPr>
    </w:p>
    <w:p w14:paraId="59C1810D" w14:textId="77777777" w:rsidR="004A2CD0" w:rsidRPr="00DD346F" w:rsidRDefault="004A2CD0" w:rsidP="004A2CD0">
      <w:pPr>
        <w:rPr>
          <w:b/>
        </w:rPr>
      </w:pPr>
      <w:r w:rsidRPr="00C92C63">
        <w:rPr>
          <w:b/>
        </w:rPr>
        <w:t xml:space="preserve">Figure </w:t>
      </w:r>
      <w:r>
        <w:rPr>
          <w:b/>
        </w:rPr>
        <w:t>6</w:t>
      </w:r>
      <w:r w:rsidRPr="00C92C63">
        <w:rPr>
          <w:b/>
        </w:rPr>
        <w:t xml:space="preserve">. </w:t>
      </w:r>
      <w:r>
        <w:rPr>
          <w:b/>
        </w:rPr>
        <w:t>Model for G-</w:t>
      </w:r>
      <w:r w:rsidRPr="00C92C63">
        <w:rPr>
          <w:b/>
        </w:rPr>
        <w:t xml:space="preserve">diketone </w:t>
      </w:r>
      <w:r>
        <w:rPr>
          <w:b/>
        </w:rPr>
        <w:t xml:space="preserve">metabolism </w:t>
      </w:r>
      <w:r w:rsidRPr="00C92C63">
        <w:rPr>
          <w:b/>
        </w:rPr>
        <w:t xml:space="preserve">by </w:t>
      </w:r>
      <w:r w:rsidRPr="00C92C63">
        <w:rPr>
          <w:b/>
          <w:i/>
        </w:rPr>
        <w:t xml:space="preserve">N. </w:t>
      </w:r>
      <w:proofErr w:type="spellStart"/>
      <w:r w:rsidRPr="00C92C63">
        <w:rPr>
          <w:b/>
          <w:i/>
        </w:rPr>
        <w:t>aromaticivorans</w:t>
      </w:r>
      <w:proofErr w:type="spellEnd"/>
      <w:r w:rsidRPr="00C92C63">
        <w:rPr>
          <w:b/>
          <w:i/>
        </w:rPr>
        <w:t xml:space="preserve">. </w:t>
      </w:r>
      <w:r>
        <w:t>W</w:t>
      </w:r>
      <w:r w:rsidRPr="00C92C63">
        <w:t xml:space="preserve">e hypothesize that </w:t>
      </w:r>
      <w:r>
        <w:t xml:space="preserve">the indicated </w:t>
      </w:r>
      <w:proofErr w:type="spellStart"/>
      <w:r>
        <w:t>Lig</w:t>
      </w:r>
      <w:proofErr w:type="spellEnd"/>
      <w:r>
        <w:t xml:space="preserve"> dehydrogenases initiate </w:t>
      </w:r>
      <w:r w:rsidRPr="00C92C63">
        <w:t xml:space="preserve">degradation of </w:t>
      </w:r>
      <w:r>
        <w:t xml:space="preserve">G-diketone, reducing </w:t>
      </w:r>
      <w:r w:rsidRPr="00C92C63">
        <w:t xml:space="preserve">the Cα ketone to GP-2. GP-2 and GP-1, as </w:t>
      </w:r>
      <w:proofErr w:type="spellStart"/>
      <w:r w:rsidRPr="00C92C63">
        <w:t>Hibberts</w:t>
      </w:r>
      <w:proofErr w:type="spellEnd"/>
      <w:r w:rsidRPr="00C92C63">
        <w:t xml:space="preserve"> ketones, can spontaneously interconvert</w:t>
      </w:r>
      <w:r>
        <w:t>; the question marks indicate that we cannot rule out the existence of enzymes that produce GP-1</w:t>
      </w:r>
      <w:r w:rsidRPr="00C92C63">
        <w:t xml:space="preserve">. </w:t>
      </w:r>
      <w:r>
        <w:t xml:space="preserve">The figure also indicates that the </w:t>
      </w:r>
      <w:proofErr w:type="spellStart"/>
      <w:r w:rsidRPr="00C92C63">
        <w:t>LigL</w:t>
      </w:r>
      <w:proofErr w:type="spellEnd"/>
      <w:r w:rsidRPr="00C92C63">
        <w:t xml:space="preserve"> </w:t>
      </w:r>
      <w:r>
        <w:t xml:space="preserve">dehydrogenase </w:t>
      </w:r>
      <w:r w:rsidRPr="00C92C63">
        <w:t>reduced GP-2 to 1-(4-hydroxy-3-</w:t>
      </w:r>
      <w:proofErr w:type="gramStart"/>
      <w:r w:rsidRPr="00C92C63">
        <w:t>methoxyphenyl)propane</w:t>
      </w:r>
      <w:proofErr w:type="gramEnd"/>
      <w:r w:rsidRPr="00C92C63">
        <w:t xml:space="preserve">-1,2-diol (GD). </w:t>
      </w:r>
      <w:r>
        <w:t xml:space="preserve">In this model, one or more unknown enzymes, indicated by the question mark, are used to </w:t>
      </w:r>
      <w:r w:rsidRPr="00C92C63">
        <w:t>produce vanillin</w:t>
      </w:r>
      <w:r>
        <w:t xml:space="preserve"> from GP-1 or GD</w:t>
      </w:r>
      <w:r w:rsidRPr="00C92C63">
        <w:t>.</w:t>
      </w:r>
    </w:p>
    <w:p w14:paraId="362AD223" w14:textId="77777777" w:rsidR="00D47922" w:rsidRPr="00D47922" w:rsidRDefault="00D47922" w:rsidP="004A2CD0">
      <w:pPr>
        <w:widowControl w:val="0"/>
        <w:autoSpaceDE w:val="0"/>
        <w:autoSpaceDN w:val="0"/>
        <w:adjustRightInd w:val="0"/>
        <w:ind w:left="640" w:hanging="640"/>
        <w:rPr>
          <w:b/>
        </w:rPr>
      </w:pPr>
    </w:p>
    <w:sectPr w:rsidR="00D47922" w:rsidRPr="00D47922" w:rsidSect="001C5D04">
      <w:footerReference w:type="default" r:id="rId17"/>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21769" w16cex:dateUtc="2021-05-21T16:26:00Z"/>
  <w16cex:commentExtensible w16cex:durableId="24521744" w16cex:dateUtc="2021-05-21T16:25:00Z"/>
  <w16cex:commentExtensible w16cex:durableId="2451EA46" w16cex:dateUtc="2021-05-21T13:13:00Z"/>
  <w16cex:commentExtensible w16cex:durableId="245216C0" w16cex:dateUtc="2021-05-21T16:23:00Z"/>
  <w16cex:commentExtensible w16cex:durableId="24521791" w16cex:dateUtc="2021-05-21T16:27:00Z"/>
  <w16cex:commentExtensible w16cex:durableId="245220C5" w16cex:dateUtc="2021-05-21T17:06:00Z"/>
  <w16cex:commentExtensible w16cex:durableId="24522092" w16cex:dateUtc="2021-05-21T17:05:00Z"/>
  <w16cex:commentExtensible w16cex:durableId="2452308C" w16cex:dateUtc="2021-05-21T18:13:00Z"/>
  <w16cex:commentExtensible w16cex:durableId="24523C32" w16cex:dateUtc="2021-05-21T19:03:00Z"/>
  <w16cex:commentExtensible w16cex:durableId="24523F08" w16cex:dateUtc="2021-05-21T19:15:00Z"/>
  <w16cex:commentExtensible w16cex:durableId="24523F98" w16cex:dateUtc="2021-05-21T19:18:00Z"/>
  <w16cex:commentExtensible w16cex:durableId="24524438" w16cex:dateUtc="2021-05-21T19:37:00Z"/>
  <w16cex:commentExtensible w16cex:durableId="245244C9" w16cex:dateUtc="2021-05-21T19:40:00Z"/>
  <w16cex:commentExtensible w16cex:durableId="2452534C" w16cex:dateUtc="2021-05-21T20:42:00Z"/>
  <w16cex:commentExtensible w16cex:durableId="24524816" w16cex:dateUtc="2021-05-21T19:54:00Z"/>
  <w16cex:commentExtensible w16cex:durableId="24524867" w16cex:dateUtc="2021-05-21T19:55:00Z"/>
  <w16cex:commentExtensible w16cex:durableId="24524C37" w16cex:dateUtc="2021-05-21T20:11:00Z"/>
  <w16cex:commentExtensible w16cex:durableId="24524CC6" w16cex:dateUtc="2021-05-21T20: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A50FEE" w14:textId="77777777" w:rsidR="00D46081" w:rsidRDefault="00D46081" w:rsidP="00F84FA1">
      <w:r>
        <w:separator/>
      </w:r>
    </w:p>
  </w:endnote>
  <w:endnote w:type="continuationSeparator" w:id="0">
    <w:p w14:paraId="7FDBF589" w14:textId="77777777" w:rsidR="00D46081" w:rsidRDefault="00D46081"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8029022" w:rsidR="00D47922" w:rsidRDefault="00D47922">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0150B16" w14:textId="77777777" w:rsidR="00D47922" w:rsidRDefault="00D479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471F3" w14:textId="77777777" w:rsidR="00D46081" w:rsidRDefault="00D46081" w:rsidP="00F84FA1">
      <w:r>
        <w:separator/>
      </w:r>
    </w:p>
  </w:footnote>
  <w:footnote w:type="continuationSeparator" w:id="0">
    <w:p w14:paraId="2CD7DB85" w14:textId="77777777" w:rsidR="00D46081" w:rsidRDefault="00D46081"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9711B"/>
    <w:multiLevelType w:val="hybridMultilevel"/>
    <w:tmpl w:val="0722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7"/>
  </w:num>
  <w:num w:numId="4">
    <w:abstractNumId w:val="11"/>
  </w:num>
  <w:num w:numId="5">
    <w:abstractNumId w:val="9"/>
  </w:num>
  <w:num w:numId="6">
    <w:abstractNumId w:val="4"/>
  </w:num>
  <w:num w:numId="7">
    <w:abstractNumId w:val="10"/>
  </w:num>
  <w:num w:numId="8">
    <w:abstractNumId w:val="0"/>
  </w:num>
  <w:num w:numId="9">
    <w:abstractNumId w:val="2"/>
  </w:num>
  <w:num w:numId="10">
    <w:abstractNumId w:val="6"/>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C717A"/>
    <w:rsid w:val="00000C24"/>
    <w:rsid w:val="0000283A"/>
    <w:rsid w:val="000031A4"/>
    <w:rsid w:val="00006416"/>
    <w:rsid w:val="0001117B"/>
    <w:rsid w:val="000119B7"/>
    <w:rsid w:val="0001371C"/>
    <w:rsid w:val="000141F3"/>
    <w:rsid w:val="000155AA"/>
    <w:rsid w:val="000168ED"/>
    <w:rsid w:val="000202AC"/>
    <w:rsid w:val="00021C61"/>
    <w:rsid w:val="00025383"/>
    <w:rsid w:val="00026D23"/>
    <w:rsid w:val="00032D19"/>
    <w:rsid w:val="000357B2"/>
    <w:rsid w:val="00035C29"/>
    <w:rsid w:val="00037851"/>
    <w:rsid w:val="00037EE3"/>
    <w:rsid w:val="0004298F"/>
    <w:rsid w:val="000437AB"/>
    <w:rsid w:val="00046890"/>
    <w:rsid w:val="00047434"/>
    <w:rsid w:val="00054591"/>
    <w:rsid w:val="00057E89"/>
    <w:rsid w:val="00057ECF"/>
    <w:rsid w:val="00060339"/>
    <w:rsid w:val="00062A64"/>
    <w:rsid w:val="00065A55"/>
    <w:rsid w:val="00066FF3"/>
    <w:rsid w:val="000707E1"/>
    <w:rsid w:val="00070DE4"/>
    <w:rsid w:val="00070ED1"/>
    <w:rsid w:val="00075F4B"/>
    <w:rsid w:val="00083589"/>
    <w:rsid w:val="000853A9"/>
    <w:rsid w:val="000861F6"/>
    <w:rsid w:val="00087978"/>
    <w:rsid w:val="000879E2"/>
    <w:rsid w:val="00093B83"/>
    <w:rsid w:val="00096C87"/>
    <w:rsid w:val="000975B8"/>
    <w:rsid w:val="000A1303"/>
    <w:rsid w:val="000A2048"/>
    <w:rsid w:val="000A3603"/>
    <w:rsid w:val="000A5ACC"/>
    <w:rsid w:val="000B0FA5"/>
    <w:rsid w:val="000B420E"/>
    <w:rsid w:val="000C1EAC"/>
    <w:rsid w:val="000C28FA"/>
    <w:rsid w:val="000C63DE"/>
    <w:rsid w:val="000C6DD8"/>
    <w:rsid w:val="000C761A"/>
    <w:rsid w:val="000D0B05"/>
    <w:rsid w:val="000D63F4"/>
    <w:rsid w:val="000E24A7"/>
    <w:rsid w:val="000E2727"/>
    <w:rsid w:val="000E4184"/>
    <w:rsid w:val="000E7D45"/>
    <w:rsid w:val="000F1853"/>
    <w:rsid w:val="000F1856"/>
    <w:rsid w:val="000F296B"/>
    <w:rsid w:val="000F2F10"/>
    <w:rsid w:val="000F3AAD"/>
    <w:rsid w:val="000F60AF"/>
    <w:rsid w:val="000F7066"/>
    <w:rsid w:val="000F72FC"/>
    <w:rsid w:val="00106138"/>
    <w:rsid w:val="00110309"/>
    <w:rsid w:val="0011689D"/>
    <w:rsid w:val="001178AB"/>
    <w:rsid w:val="00120090"/>
    <w:rsid w:val="001217B7"/>
    <w:rsid w:val="00133149"/>
    <w:rsid w:val="00136C46"/>
    <w:rsid w:val="001441D0"/>
    <w:rsid w:val="00145444"/>
    <w:rsid w:val="001456ED"/>
    <w:rsid w:val="001502E1"/>
    <w:rsid w:val="001514BE"/>
    <w:rsid w:val="00165D98"/>
    <w:rsid w:val="00165EB3"/>
    <w:rsid w:val="00166132"/>
    <w:rsid w:val="00166840"/>
    <w:rsid w:val="00166A3D"/>
    <w:rsid w:val="0017261C"/>
    <w:rsid w:val="00172AF1"/>
    <w:rsid w:val="001756B2"/>
    <w:rsid w:val="00175BF9"/>
    <w:rsid w:val="001761CE"/>
    <w:rsid w:val="00182396"/>
    <w:rsid w:val="0018498A"/>
    <w:rsid w:val="001865A2"/>
    <w:rsid w:val="00186624"/>
    <w:rsid w:val="001A16B7"/>
    <w:rsid w:val="001A6C67"/>
    <w:rsid w:val="001A7293"/>
    <w:rsid w:val="001A7FE6"/>
    <w:rsid w:val="001B04CA"/>
    <w:rsid w:val="001B574C"/>
    <w:rsid w:val="001B5EE5"/>
    <w:rsid w:val="001B6994"/>
    <w:rsid w:val="001B6B87"/>
    <w:rsid w:val="001C20FC"/>
    <w:rsid w:val="001C5D04"/>
    <w:rsid w:val="001C7ADF"/>
    <w:rsid w:val="001C7CCD"/>
    <w:rsid w:val="001C7D32"/>
    <w:rsid w:val="001D057F"/>
    <w:rsid w:val="001D1EA0"/>
    <w:rsid w:val="001D2452"/>
    <w:rsid w:val="001D3979"/>
    <w:rsid w:val="001D6E94"/>
    <w:rsid w:val="001E00C2"/>
    <w:rsid w:val="001E0BCA"/>
    <w:rsid w:val="001E174A"/>
    <w:rsid w:val="001E1E79"/>
    <w:rsid w:val="001E5E95"/>
    <w:rsid w:val="001E7A53"/>
    <w:rsid w:val="001F0072"/>
    <w:rsid w:val="001F25FD"/>
    <w:rsid w:val="001F2D4E"/>
    <w:rsid w:val="001F354B"/>
    <w:rsid w:val="001F7671"/>
    <w:rsid w:val="0020368E"/>
    <w:rsid w:val="00204102"/>
    <w:rsid w:val="00204AF3"/>
    <w:rsid w:val="0020522F"/>
    <w:rsid w:val="00205E09"/>
    <w:rsid w:val="00206091"/>
    <w:rsid w:val="002142CE"/>
    <w:rsid w:val="0021552D"/>
    <w:rsid w:val="00222265"/>
    <w:rsid w:val="00223CEB"/>
    <w:rsid w:val="002250B4"/>
    <w:rsid w:val="002262B0"/>
    <w:rsid w:val="002265AB"/>
    <w:rsid w:val="00227BC3"/>
    <w:rsid w:val="0023349C"/>
    <w:rsid w:val="00234BD9"/>
    <w:rsid w:val="00235F5C"/>
    <w:rsid w:val="002401D3"/>
    <w:rsid w:val="002413F1"/>
    <w:rsid w:val="00244CD7"/>
    <w:rsid w:val="00250201"/>
    <w:rsid w:val="00251018"/>
    <w:rsid w:val="002510C7"/>
    <w:rsid w:val="00252845"/>
    <w:rsid w:val="00254D77"/>
    <w:rsid w:val="00256C35"/>
    <w:rsid w:val="002570C1"/>
    <w:rsid w:val="00257CEC"/>
    <w:rsid w:val="00260AE7"/>
    <w:rsid w:val="00261000"/>
    <w:rsid w:val="00261F51"/>
    <w:rsid w:val="00267A64"/>
    <w:rsid w:val="002717CE"/>
    <w:rsid w:val="00271BDF"/>
    <w:rsid w:val="00273110"/>
    <w:rsid w:val="002746AE"/>
    <w:rsid w:val="00277896"/>
    <w:rsid w:val="00280A03"/>
    <w:rsid w:val="00281E8F"/>
    <w:rsid w:val="002847CE"/>
    <w:rsid w:val="002871FF"/>
    <w:rsid w:val="00291AA8"/>
    <w:rsid w:val="0029469D"/>
    <w:rsid w:val="002A195F"/>
    <w:rsid w:val="002A7133"/>
    <w:rsid w:val="002A79A5"/>
    <w:rsid w:val="002B3F49"/>
    <w:rsid w:val="002B3F97"/>
    <w:rsid w:val="002B79BF"/>
    <w:rsid w:val="002C5489"/>
    <w:rsid w:val="002C717A"/>
    <w:rsid w:val="002E1B33"/>
    <w:rsid w:val="002E2FF7"/>
    <w:rsid w:val="002E37B9"/>
    <w:rsid w:val="002E792D"/>
    <w:rsid w:val="002F0239"/>
    <w:rsid w:val="002F0C73"/>
    <w:rsid w:val="002F39B2"/>
    <w:rsid w:val="002F4B6F"/>
    <w:rsid w:val="002F569F"/>
    <w:rsid w:val="002F6B62"/>
    <w:rsid w:val="003003DC"/>
    <w:rsid w:val="0030355D"/>
    <w:rsid w:val="00303EE7"/>
    <w:rsid w:val="003067D7"/>
    <w:rsid w:val="00306DE5"/>
    <w:rsid w:val="003072CD"/>
    <w:rsid w:val="00310ED2"/>
    <w:rsid w:val="00311CC8"/>
    <w:rsid w:val="00312003"/>
    <w:rsid w:val="0031240E"/>
    <w:rsid w:val="0031247E"/>
    <w:rsid w:val="003128A7"/>
    <w:rsid w:val="00313182"/>
    <w:rsid w:val="00313693"/>
    <w:rsid w:val="00317942"/>
    <w:rsid w:val="0032043A"/>
    <w:rsid w:val="00321B64"/>
    <w:rsid w:val="00324FFD"/>
    <w:rsid w:val="00330538"/>
    <w:rsid w:val="00330CE7"/>
    <w:rsid w:val="00331052"/>
    <w:rsid w:val="00331BD4"/>
    <w:rsid w:val="00332D61"/>
    <w:rsid w:val="00336959"/>
    <w:rsid w:val="003379E6"/>
    <w:rsid w:val="003406F7"/>
    <w:rsid w:val="00343832"/>
    <w:rsid w:val="00343E2D"/>
    <w:rsid w:val="00344FB0"/>
    <w:rsid w:val="00351813"/>
    <w:rsid w:val="00353161"/>
    <w:rsid w:val="003535AF"/>
    <w:rsid w:val="00356A5B"/>
    <w:rsid w:val="00361227"/>
    <w:rsid w:val="003656B5"/>
    <w:rsid w:val="00373CED"/>
    <w:rsid w:val="0038654D"/>
    <w:rsid w:val="003873C7"/>
    <w:rsid w:val="0039080A"/>
    <w:rsid w:val="00390C07"/>
    <w:rsid w:val="003935C6"/>
    <w:rsid w:val="003941A1"/>
    <w:rsid w:val="00394BE5"/>
    <w:rsid w:val="00397351"/>
    <w:rsid w:val="003A2835"/>
    <w:rsid w:val="003A5F5E"/>
    <w:rsid w:val="003A7621"/>
    <w:rsid w:val="003B4B32"/>
    <w:rsid w:val="003B7857"/>
    <w:rsid w:val="003C1391"/>
    <w:rsid w:val="003C56A8"/>
    <w:rsid w:val="003D3A67"/>
    <w:rsid w:val="003D3CD4"/>
    <w:rsid w:val="003D45CA"/>
    <w:rsid w:val="003F1642"/>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54E"/>
    <w:rsid w:val="00434C95"/>
    <w:rsid w:val="004404B3"/>
    <w:rsid w:val="00443621"/>
    <w:rsid w:val="004443D3"/>
    <w:rsid w:val="00453575"/>
    <w:rsid w:val="0045429A"/>
    <w:rsid w:val="0045522E"/>
    <w:rsid w:val="00455EF0"/>
    <w:rsid w:val="00457C01"/>
    <w:rsid w:val="00460C98"/>
    <w:rsid w:val="004655EA"/>
    <w:rsid w:val="00471C99"/>
    <w:rsid w:val="004742BE"/>
    <w:rsid w:val="00474552"/>
    <w:rsid w:val="0048523E"/>
    <w:rsid w:val="00487B37"/>
    <w:rsid w:val="00494905"/>
    <w:rsid w:val="0049626E"/>
    <w:rsid w:val="00497E47"/>
    <w:rsid w:val="004A05D0"/>
    <w:rsid w:val="004A2742"/>
    <w:rsid w:val="004A2CD0"/>
    <w:rsid w:val="004A3B91"/>
    <w:rsid w:val="004A522A"/>
    <w:rsid w:val="004A6D87"/>
    <w:rsid w:val="004B6017"/>
    <w:rsid w:val="004B7831"/>
    <w:rsid w:val="004C077B"/>
    <w:rsid w:val="004C47B9"/>
    <w:rsid w:val="004D2924"/>
    <w:rsid w:val="004D2AF7"/>
    <w:rsid w:val="004E0D69"/>
    <w:rsid w:val="004E280D"/>
    <w:rsid w:val="004E5EDA"/>
    <w:rsid w:val="004F122C"/>
    <w:rsid w:val="004F221B"/>
    <w:rsid w:val="004F4582"/>
    <w:rsid w:val="004F77A8"/>
    <w:rsid w:val="0050059B"/>
    <w:rsid w:val="005031B7"/>
    <w:rsid w:val="00503EE2"/>
    <w:rsid w:val="00505B8E"/>
    <w:rsid w:val="005060D2"/>
    <w:rsid w:val="005075E5"/>
    <w:rsid w:val="00510BEF"/>
    <w:rsid w:val="0051478D"/>
    <w:rsid w:val="005161DC"/>
    <w:rsid w:val="005175F8"/>
    <w:rsid w:val="00521033"/>
    <w:rsid w:val="005211DE"/>
    <w:rsid w:val="0052336E"/>
    <w:rsid w:val="00525B8D"/>
    <w:rsid w:val="00526154"/>
    <w:rsid w:val="005277C4"/>
    <w:rsid w:val="0053491A"/>
    <w:rsid w:val="00535829"/>
    <w:rsid w:val="00536283"/>
    <w:rsid w:val="00541694"/>
    <w:rsid w:val="00543C6E"/>
    <w:rsid w:val="005445F4"/>
    <w:rsid w:val="0054540C"/>
    <w:rsid w:val="00546A42"/>
    <w:rsid w:val="00546B3D"/>
    <w:rsid w:val="00547358"/>
    <w:rsid w:val="0055059C"/>
    <w:rsid w:val="00552731"/>
    <w:rsid w:val="00553203"/>
    <w:rsid w:val="00557613"/>
    <w:rsid w:val="0056190D"/>
    <w:rsid w:val="00564A64"/>
    <w:rsid w:val="00564CC8"/>
    <w:rsid w:val="00565EDD"/>
    <w:rsid w:val="00567E28"/>
    <w:rsid w:val="00573D9D"/>
    <w:rsid w:val="005805A3"/>
    <w:rsid w:val="005816EF"/>
    <w:rsid w:val="00583BD6"/>
    <w:rsid w:val="0058404C"/>
    <w:rsid w:val="0058522F"/>
    <w:rsid w:val="00590633"/>
    <w:rsid w:val="00593071"/>
    <w:rsid w:val="00594726"/>
    <w:rsid w:val="005979DD"/>
    <w:rsid w:val="005A227F"/>
    <w:rsid w:val="005A469E"/>
    <w:rsid w:val="005A4A7F"/>
    <w:rsid w:val="005A6D54"/>
    <w:rsid w:val="005B4807"/>
    <w:rsid w:val="005B5B77"/>
    <w:rsid w:val="005B759D"/>
    <w:rsid w:val="005C0439"/>
    <w:rsid w:val="005C466E"/>
    <w:rsid w:val="005C5DF0"/>
    <w:rsid w:val="005D1D0E"/>
    <w:rsid w:val="005D3926"/>
    <w:rsid w:val="005D4CA1"/>
    <w:rsid w:val="005D5F79"/>
    <w:rsid w:val="005E0DA2"/>
    <w:rsid w:val="005E3A84"/>
    <w:rsid w:val="005E415B"/>
    <w:rsid w:val="005F0245"/>
    <w:rsid w:val="005F2203"/>
    <w:rsid w:val="005F49E4"/>
    <w:rsid w:val="005F52C5"/>
    <w:rsid w:val="00602EA8"/>
    <w:rsid w:val="00603E46"/>
    <w:rsid w:val="00614066"/>
    <w:rsid w:val="00614B96"/>
    <w:rsid w:val="00615C72"/>
    <w:rsid w:val="0062087A"/>
    <w:rsid w:val="00622BC6"/>
    <w:rsid w:val="00623FDE"/>
    <w:rsid w:val="00624995"/>
    <w:rsid w:val="006256D6"/>
    <w:rsid w:val="00627D33"/>
    <w:rsid w:val="00633066"/>
    <w:rsid w:val="006371A4"/>
    <w:rsid w:val="00642AEF"/>
    <w:rsid w:val="00653663"/>
    <w:rsid w:val="006546D5"/>
    <w:rsid w:val="0065599E"/>
    <w:rsid w:val="006562A0"/>
    <w:rsid w:val="006612DF"/>
    <w:rsid w:val="006619C8"/>
    <w:rsid w:val="00663089"/>
    <w:rsid w:val="00665639"/>
    <w:rsid w:val="006671EB"/>
    <w:rsid w:val="00667966"/>
    <w:rsid w:val="00670327"/>
    <w:rsid w:val="006728A9"/>
    <w:rsid w:val="00675726"/>
    <w:rsid w:val="006767F6"/>
    <w:rsid w:val="00676E5A"/>
    <w:rsid w:val="006771DA"/>
    <w:rsid w:val="00677260"/>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B58F8"/>
    <w:rsid w:val="006C261A"/>
    <w:rsid w:val="006C380C"/>
    <w:rsid w:val="006C49EB"/>
    <w:rsid w:val="006D1506"/>
    <w:rsid w:val="006D2E83"/>
    <w:rsid w:val="006D381B"/>
    <w:rsid w:val="006D559A"/>
    <w:rsid w:val="006D7047"/>
    <w:rsid w:val="006D71F1"/>
    <w:rsid w:val="006E670F"/>
    <w:rsid w:val="006E6A58"/>
    <w:rsid w:val="006F5CA0"/>
    <w:rsid w:val="006F6016"/>
    <w:rsid w:val="006F6AC5"/>
    <w:rsid w:val="00700F92"/>
    <w:rsid w:val="00701CA1"/>
    <w:rsid w:val="007022A5"/>
    <w:rsid w:val="007022DA"/>
    <w:rsid w:val="00706851"/>
    <w:rsid w:val="00706C36"/>
    <w:rsid w:val="00707586"/>
    <w:rsid w:val="00710B58"/>
    <w:rsid w:val="0071570B"/>
    <w:rsid w:val="00715B4C"/>
    <w:rsid w:val="00716027"/>
    <w:rsid w:val="00721A98"/>
    <w:rsid w:val="007303ED"/>
    <w:rsid w:val="00732D6A"/>
    <w:rsid w:val="007335BD"/>
    <w:rsid w:val="0073423E"/>
    <w:rsid w:val="00740705"/>
    <w:rsid w:val="0074273C"/>
    <w:rsid w:val="00746128"/>
    <w:rsid w:val="00746DE3"/>
    <w:rsid w:val="00750DA6"/>
    <w:rsid w:val="00751ECA"/>
    <w:rsid w:val="007521B7"/>
    <w:rsid w:val="007566D9"/>
    <w:rsid w:val="007568B6"/>
    <w:rsid w:val="00756B1C"/>
    <w:rsid w:val="00760C55"/>
    <w:rsid w:val="007613D2"/>
    <w:rsid w:val="007621CD"/>
    <w:rsid w:val="00762B15"/>
    <w:rsid w:val="0076420B"/>
    <w:rsid w:val="00765144"/>
    <w:rsid w:val="00766314"/>
    <w:rsid w:val="00773F65"/>
    <w:rsid w:val="00774F4B"/>
    <w:rsid w:val="00777B5C"/>
    <w:rsid w:val="0078209B"/>
    <w:rsid w:val="0078232B"/>
    <w:rsid w:val="0079391F"/>
    <w:rsid w:val="00793EC3"/>
    <w:rsid w:val="007963C4"/>
    <w:rsid w:val="007964FE"/>
    <w:rsid w:val="007A0B35"/>
    <w:rsid w:val="007A2A9C"/>
    <w:rsid w:val="007A30CD"/>
    <w:rsid w:val="007A369A"/>
    <w:rsid w:val="007A5AF6"/>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D68FE"/>
    <w:rsid w:val="007E0BA6"/>
    <w:rsid w:val="007E1DBD"/>
    <w:rsid w:val="007E46F6"/>
    <w:rsid w:val="007E4B1A"/>
    <w:rsid w:val="007E6E6B"/>
    <w:rsid w:val="007E7089"/>
    <w:rsid w:val="007E795F"/>
    <w:rsid w:val="007E799B"/>
    <w:rsid w:val="007F124A"/>
    <w:rsid w:val="007F5763"/>
    <w:rsid w:val="008018B3"/>
    <w:rsid w:val="00805979"/>
    <w:rsid w:val="00806BEB"/>
    <w:rsid w:val="008074FE"/>
    <w:rsid w:val="008078CB"/>
    <w:rsid w:val="00812458"/>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3D44"/>
    <w:rsid w:val="008760EA"/>
    <w:rsid w:val="0088109F"/>
    <w:rsid w:val="0088288F"/>
    <w:rsid w:val="00887859"/>
    <w:rsid w:val="00891AE8"/>
    <w:rsid w:val="00892654"/>
    <w:rsid w:val="0089317B"/>
    <w:rsid w:val="00895DE6"/>
    <w:rsid w:val="008975CB"/>
    <w:rsid w:val="008A2FF3"/>
    <w:rsid w:val="008A5421"/>
    <w:rsid w:val="008A7345"/>
    <w:rsid w:val="008B3FCD"/>
    <w:rsid w:val="008B4849"/>
    <w:rsid w:val="008C018D"/>
    <w:rsid w:val="008C1767"/>
    <w:rsid w:val="008C34DC"/>
    <w:rsid w:val="008C3A4E"/>
    <w:rsid w:val="008D158F"/>
    <w:rsid w:val="008D26C1"/>
    <w:rsid w:val="008D27F8"/>
    <w:rsid w:val="008D482B"/>
    <w:rsid w:val="008D61ED"/>
    <w:rsid w:val="008D7BFA"/>
    <w:rsid w:val="008E0BFE"/>
    <w:rsid w:val="008E263F"/>
    <w:rsid w:val="008F0A73"/>
    <w:rsid w:val="008F296C"/>
    <w:rsid w:val="008F59AF"/>
    <w:rsid w:val="008F5EDA"/>
    <w:rsid w:val="00901F29"/>
    <w:rsid w:val="00906805"/>
    <w:rsid w:val="0090731B"/>
    <w:rsid w:val="00917348"/>
    <w:rsid w:val="00926E1E"/>
    <w:rsid w:val="00927C7D"/>
    <w:rsid w:val="00930627"/>
    <w:rsid w:val="00931666"/>
    <w:rsid w:val="00931749"/>
    <w:rsid w:val="009322DF"/>
    <w:rsid w:val="009331A8"/>
    <w:rsid w:val="009332F6"/>
    <w:rsid w:val="00936531"/>
    <w:rsid w:val="00936B17"/>
    <w:rsid w:val="00945075"/>
    <w:rsid w:val="00946A0E"/>
    <w:rsid w:val="00950C8A"/>
    <w:rsid w:val="0095464B"/>
    <w:rsid w:val="00954742"/>
    <w:rsid w:val="0095499B"/>
    <w:rsid w:val="00954AAD"/>
    <w:rsid w:val="009600D6"/>
    <w:rsid w:val="009605F5"/>
    <w:rsid w:val="00964A2E"/>
    <w:rsid w:val="00967627"/>
    <w:rsid w:val="00977478"/>
    <w:rsid w:val="0098369D"/>
    <w:rsid w:val="009A3EB9"/>
    <w:rsid w:val="009A5481"/>
    <w:rsid w:val="009A7EA6"/>
    <w:rsid w:val="009B21A2"/>
    <w:rsid w:val="009B2D7B"/>
    <w:rsid w:val="009B6EDD"/>
    <w:rsid w:val="009C2113"/>
    <w:rsid w:val="009C22C2"/>
    <w:rsid w:val="009D0F98"/>
    <w:rsid w:val="009D2E04"/>
    <w:rsid w:val="009D5000"/>
    <w:rsid w:val="009D524E"/>
    <w:rsid w:val="009D5B72"/>
    <w:rsid w:val="009D67E6"/>
    <w:rsid w:val="009D77AD"/>
    <w:rsid w:val="009E0DA5"/>
    <w:rsid w:val="009E3D6E"/>
    <w:rsid w:val="009F1A3B"/>
    <w:rsid w:val="009F37E7"/>
    <w:rsid w:val="009F4266"/>
    <w:rsid w:val="009F4370"/>
    <w:rsid w:val="009F77C5"/>
    <w:rsid w:val="00A015DC"/>
    <w:rsid w:val="00A027C7"/>
    <w:rsid w:val="00A0767E"/>
    <w:rsid w:val="00A1071D"/>
    <w:rsid w:val="00A1142E"/>
    <w:rsid w:val="00A11C82"/>
    <w:rsid w:val="00A138CB"/>
    <w:rsid w:val="00A149A9"/>
    <w:rsid w:val="00A2088C"/>
    <w:rsid w:val="00A21417"/>
    <w:rsid w:val="00A21B12"/>
    <w:rsid w:val="00A22B8D"/>
    <w:rsid w:val="00A22C74"/>
    <w:rsid w:val="00A24CE2"/>
    <w:rsid w:val="00A24EA2"/>
    <w:rsid w:val="00A26546"/>
    <w:rsid w:val="00A269C0"/>
    <w:rsid w:val="00A275C7"/>
    <w:rsid w:val="00A342D5"/>
    <w:rsid w:val="00A34825"/>
    <w:rsid w:val="00A406A6"/>
    <w:rsid w:val="00A42E55"/>
    <w:rsid w:val="00A4326C"/>
    <w:rsid w:val="00A50730"/>
    <w:rsid w:val="00A5409D"/>
    <w:rsid w:val="00A54E5A"/>
    <w:rsid w:val="00A567FD"/>
    <w:rsid w:val="00A56E0A"/>
    <w:rsid w:val="00A57E33"/>
    <w:rsid w:val="00A6007D"/>
    <w:rsid w:val="00A67327"/>
    <w:rsid w:val="00A67B7C"/>
    <w:rsid w:val="00A7540F"/>
    <w:rsid w:val="00A81B7F"/>
    <w:rsid w:val="00A842C7"/>
    <w:rsid w:val="00A8492B"/>
    <w:rsid w:val="00A84F81"/>
    <w:rsid w:val="00A93BED"/>
    <w:rsid w:val="00A949E7"/>
    <w:rsid w:val="00A96FC6"/>
    <w:rsid w:val="00AA09C0"/>
    <w:rsid w:val="00AA14A6"/>
    <w:rsid w:val="00AA373F"/>
    <w:rsid w:val="00AB2697"/>
    <w:rsid w:val="00AB7F45"/>
    <w:rsid w:val="00AC39E8"/>
    <w:rsid w:val="00AC5316"/>
    <w:rsid w:val="00AC6F42"/>
    <w:rsid w:val="00AC7C5C"/>
    <w:rsid w:val="00AD2450"/>
    <w:rsid w:val="00AD5854"/>
    <w:rsid w:val="00AD6B7D"/>
    <w:rsid w:val="00AD7C54"/>
    <w:rsid w:val="00AE1B1D"/>
    <w:rsid w:val="00AF08C8"/>
    <w:rsid w:val="00AF19E7"/>
    <w:rsid w:val="00AF5D37"/>
    <w:rsid w:val="00B015F1"/>
    <w:rsid w:val="00B03AD5"/>
    <w:rsid w:val="00B060EB"/>
    <w:rsid w:val="00B119CB"/>
    <w:rsid w:val="00B11F78"/>
    <w:rsid w:val="00B128E2"/>
    <w:rsid w:val="00B135A4"/>
    <w:rsid w:val="00B13F7F"/>
    <w:rsid w:val="00B17B92"/>
    <w:rsid w:val="00B20196"/>
    <w:rsid w:val="00B23699"/>
    <w:rsid w:val="00B239DA"/>
    <w:rsid w:val="00B262A3"/>
    <w:rsid w:val="00B26E18"/>
    <w:rsid w:val="00B31EC0"/>
    <w:rsid w:val="00B34929"/>
    <w:rsid w:val="00B40200"/>
    <w:rsid w:val="00B429DF"/>
    <w:rsid w:val="00B43AB0"/>
    <w:rsid w:val="00B44185"/>
    <w:rsid w:val="00B4493C"/>
    <w:rsid w:val="00B45FA9"/>
    <w:rsid w:val="00B460D3"/>
    <w:rsid w:val="00B47957"/>
    <w:rsid w:val="00B47BAB"/>
    <w:rsid w:val="00B50A3D"/>
    <w:rsid w:val="00B5455D"/>
    <w:rsid w:val="00B567D1"/>
    <w:rsid w:val="00B62866"/>
    <w:rsid w:val="00B65DD2"/>
    <w:rsid w:val="00B6629F"/>
    <w:rsid w:val="00B678D9"/>
    <w:rsid w:val="00B742B8"/>
    <w:rsid w:val="00B75631"/>
    <w:rsid w:val="00B75A68"/>
    <w:rsid w:val="00B8063F"/>
    <w:rsid w:val="00B85938"/>
    <w:rsid w:val="00B873CA"/>
    <w:rsid w:val="00B91692"/>
    <w:rsid w:val="00B949ED"/>
    <w:rsid w:val="00B952C1"/>
    <w:rsid w:val="00BA0CA0"/>
    <w:rsid w:val="00BA0DFF"/>
    <w:rsid w:val="00BA141B"/>
    <w:rsid w:val="00BA65A6"/>
    <w:rsid w:val="00BA7576"/>
    <w:rsid w:val="00BB2973"/>
    <w:rsid w:val="00BC2200"/>
    <w:rsid w:val="00BD06C7"/>
    <w:rsid w:val="00BD141E"/>
    <w:rsid w:val="00BD196B"/>
    <w:rsid w:val="00BD5F7C"/>
    <w:rsid w:val="00BE12ED"/>
    <w:rsid w:val="00BE34D2"/>
    <w:rsid w:val="00BE660D"/>
    <w:rsid w:val="00BE6707"/>
    <w:rsid w:val="00BE7149"/>
    <w:rsid w:val="00BE7A01"/>
    <w:rsid w:val="00BE7ED5"/>
    <w:rsid w:val="00BF115B"/>
    <w:rsid w:val="00BF1BB4"/>
    <w:rsid w:val="00BF1C6D"/>
    <w:rsid w:val="00BF25C0"/>
    <w:rsid w:val="00BF2805"/>
    <w:rsid w:val="00BF4162"/>
    <w:rsid w:val="00BF677A"/>
    <w:rsid w:val="00C004C5"/>
    <w:rsid w:val="00C00E9F"/>
    <w:rsid w:val="00C12A15"/>
    <w:rsid w:val="00C13ED7"/>
    <w:rsid w:val="00C16391"/>
    <w:rsid w:val="00C262D1"/>
    <w:rsid w:val="00C273EF"/>
    <w:rsid w:val="00C361A1"/>
    <w:rsid w:val="00C3782A"/>
    <w:rsid w:val="00C42092"/>
    <w:rsid w:val="00C423A2"/>
    <w:rsid w:val="00C43AF4"/>
    <w:rsid w:val="00C5100F"/>
    <w:rsid w:val="00C52427"/>
    <w:rsid w:val="00C5486E"/>
    <w:rsid w:val="00C54E77"/>
    <w:rsid w:val="00C558C0"/>
    <w:rsid w:val="00C55F96"/>
    <w:rsid w:val="00C57330"/>
    <w:rsid w:val="00C61091"/>
    <w:rsid w:val="00C61174"/>
    <w:rsid w:val="00C6436B"/>
    <w:rsid w:val="00C67C00"/>
    <w:rsid w:val="00C71EAF"/>
    <w:rsid w:val="00C73775"/>
    <w:rsid w:val="00C77E90"/>
    <w:rsid w:val="00C824C6"/>
    <w:rsid w:val="00C84856"/>
    <w:rsid w:val="00C849EF"/>
    <w:rsid w:val="00C84C7A"/>
    <w:rsid w:val="00C854F6"/>
    <w:rsid w:val="00C873EB"/>
    <w:rsid w:val="00C90EA7"/>
    <w:rsid w:val="00C92E39"/>
    <w:rsid w:val="00C948E3"/>
    <w:rsid w:val="00C949C7"/>
    <w:rsid w:val="00CA0334"/>
    <w:rsid w:val="00CA43BF"/>
    <w:rsid w:val="00CA7EBB"/>
    <w:rsid w:val="00CB0043"/>
    <w:rsid w:val="00CB08BF"/>
    <w:rsid w:val="00CB3788"/>
    <w:rsid w:val="00CB49BE"/>
    <w:rsid w:val="00CC2BD8"/>
    <w:rsid w:val="00CC2BE8"/>
    <w:rsid w:val="00CD03CC"/>
    <w:rsid w:val="00CD0D8B"/>
    <w:rsid w:val="00CD22EB"/>
    <w:rsid w:val="00CD3DA2"/>
    <w:rsid w:val="00CD4654"/>
    <w:rsid w:val="00CD6BA9"/>
    <w:rsid w:val="00CE14D9"/>
    <w:rsid w:val="00CE1F3C"/>
    <w:rsid w:val="00CE2407"/>
    <w:rsid w:val="00CF2489"/>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4396"/>
    <w:rsid w:val="00D46081"/>
    <w:rsid w:val="00D4643E"/>
    <w:rsid w:val="00D4769C"/>
    <w:rsid w:val="00D47922"/>
    <w:rsid w:val="00D47CB9"/>
    <w:rsid w:val="00D53A35"/>
    <w:rsid w:val="00D553B5"/>
    <w:rsid w:val="00D60B02"/>
    <w:rsid w:val="00D61994"/>
    <w:rsid w:val="00D63042"/>
    <w:rsid w:val="00D640B4"/>
    <w:rsid w:val="00D71594"/>
    <w:rsid w:val="00D72297"/>
    <w:rsid w:val="00D7282D"/>
    <w:rsid w:val="00D7384E"/>
    <w:rsid w:val="00D74935"/>
    <w:rsid w:val="00D766AB"/>
    <w:rsid w:val="00D77187"/>
    <w:rsid w:val="00D77E53"/>
    <w:rsid w:val="00D84D0A"/>
    <w:rsid w:val="00D95AB0"/>
    <w:rsid w:val="00D95D8F"/>
    <w:rsid w:val="00D96532"/>
    <w:rsid w:val="00DA0865"/>
    <w:rsid w:val="00DA3BC7"/>
    <w:rsid w:val="00DB15A1"/>
    <w:rsid w:val="00DB17EF"/>
    <w:rsid w:val="00DC13C0"/>
    <w:rsid w:val="00DC15BF"/>
    <w:rsid w:val="00DD014F"/>
    <w:rsid w:val="00DD08B5"/>
    <w:rsid w:val="00DD3E98"/>
    <w:rsid w:val="00DD4269"/>
    <w:rsid w:val="00DE004F"/>
    <w:rsid w:val="00DE2900"/>
    <w:rsid w:val="00DE2CB7"/>
    <w:rsid w:val="00DE5A71"/>
    <w:rsid w:val="00E025A8"/>
    <w:rsid w:val="00E02D6C"/>
    <w:rsid w:val="00E03204"/>
    <w:rsid w:val="00E03842"/>
    <w:rsid w:val="00E05185"/>
    <w:rsid w:val="00E10B4F"/>
    <w:rsid w:val="00E14601"/>
    <w:rsid w:val="00E15824"/>
    <w:rsid w:val="00E164ED"/>
    <w:rsid w:val="00E16850"/>
    <w:rsid w:val="00E16D59"/>
    <w:rsid w:val="00E17800"/>
    <w:rsid w:val="00E2276E"/>
    <w:rsid w:val="00E308B3"/>
    <w:rsid w:val="00E3273A"/>
    <w:rsid w:val="00E36E86"/>
    <w:rsid w:val="00E377CB"/>
    <w:rsid w:val="00E4605B"/>
    <w:rsid w:val="00E4748D"/>
    <w:rsid w:val="00E511B9"/>
    <w:rsid w:val="00E54A31"/>
    <w:rsid w:val="00E55FCB"/>
    <w:rsid w:val="00E57840"/>
    <w:rsid w:val="00E57993"/>
    <w:rsid w:val="00E6271A"/>
    <w:rsid w:val="00E70119"/>
    <w:rsid w:val="00E70D96"/>
    <w:rsid w:val="00E716DC"/>
    <w:rsid w:val="00E7370B"/>
    <w:rsid w:val="00E74180"/>
    <w:rsid w:val="00E75895"/>
    <w:rsid w:val="00E76FD9"/>
    <w:rsid w:val="00E84971"/>
    <w:rsid w:val="00E908DD"/>
    <w:rsid w:val="00E928D8"/>
    <w:rsid w:val="00E95DA7"/>
    <w:rsid w:val="00E95EC8"/>
    <w:rsid w:val="00E96D51"/>
    <w:rsid w:val="00E97EAC"/>
    <w:rsid w:val="00EB2C5E"/>
    <w:rsid w:val="00EC1CB2"/>
    <w:rsid w:val="00EC7624"/>
    <w:rsid w:val="00ED24F9"/>
    <w:rsid w:val="00ED2A5A"/>
    <w:rsid w:val="00ED4B5A"/>
    <w:rsid w:val="00ED6864"/>
    <w:rsid w:val="00ED68B8"/>
    <w:rsid w:val="00EE1003"/>
    <w:rsid w:val="00EE1296"/>
    <w:rsid w:val="00EE1F4E"/>
    <w:rsid w:val="00EF58F9"/>
    <w:rsid w:val="00EF6092"/>
    <w:rsid w:val="00EF653F"/>
    <w:rsid w:val="00F01D5B"/>
    <w:rsid w:val="00F025D5"/>
    <w:rsid w:val="00F0463A"/>
    <w:rsid w:val="00F06CBD"/>
    <w:rsid w:val="00F06E62"/>
    <w:rsid w:val="00F13FF4"/>
    <w:rsid w:val="00F16791"/>
    <w:rsid w:val="00F17BF3"/>
    <w:rsid w:val="00F20CD3"/>
    <w:rsid w:val="00F247AB"/>
    <w:rsid w:val="00F274EC"/>
    <w:rsid w:val="00F31A39"/>
    <w:rsid w:val="00F34018"/>
    <w:rsid w:val="00F367D0"/>
    <w:rsid w:val="00F36DEE"/>
    <w:rsid w:val="00F40162"/>
    <w:rsid w:val="00F42531"/>
    <w:rsid w:val="00F42D92"/>
    <w:rsid w:val="00F50D90"/>
    <w:rsid w:val="00F51152"/>
    <w:rsid w:val="00F51F83"/>
    <w:rsid w:val="00F54320"/>
    <w:rsid w:val="00F6385E"/>
    <w:rsid w:val="00F663F4"/>
    <w:rsid w:val="00F67989"/>
    <w:rsid w:val="00F72150"/>
    <w:rsid w:val="00F76D56"/>
    <w:rsid w:val="00F84E3C"/>
    <w:rsid w:val="00F84FA1"/>
    <w:rsid w:val="00F85478"/>
    <w:rsid w:val="00F92648"/>
    <w:rsid w:val="00F93879"/>
    <w:rsid w:val="00F94002"/>
    <w:rsid w:val="00F9551C"/>
    <w:rsid w:val="00F97890"/>
    <w:rsid w:val="00FA11D7"/>
    <w:rsid w:val="00FA20C0"/>
    <w:rsid w:val="00FA4294"/>
    <w:rsid w:val="00FA437C"/>
    <w:rsid w:val="00FA6718"/>
    <w:rsid w:val="00FA775A"/>
    <w:rsid w:val="00FA7EA1"/>
    <w:rsid w:val="00FB2FCE"/>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 w:type="character" w:customStyle="1" w:styleId="UnresolvedMention2">
    <w:name w:val="Unresolved Mention2"/>
    <w:basedOn w:val="DefaultParagraphFont"/>
    <w:uiPriority w:val="99"/>
    <w:semiHidden/>
    <w:unhideWhenUsed/>
    <w:rsid w:val="00F17B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173037014">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yperlink" Target="https://github.com/GLBRC/AromaticDiketo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enome.jgi.doe.gov/portal/Novarocriptomics_FD/Novarocriptomics_FD.info.html"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F49C4-8A53-6F40-AFBA-57B011175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43510</Words>
  <Characters>248007</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6</cp:revision>
  <cp:lastPrinted>2021-05-21T03:10:00Z</cp:lastPrinted>
  <dcterms:created xsi:type="dcterms:W3CDTF">2021-08-30T12:25:00Z</dcterms:created>
  <dcterms:modified xsi:type="dcterms:W3CDTF">2021-08-3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